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45D5FFF" w14:textId="67DCB9B2" w:rsidR="001E1D11" w:rsidRPr="00A03EFE" w:rsidRDefault="001E1D11">
      <w:pPr>
        <w:rPr>
          <w:sz w:val="20"/>
          <w:szCs w:val="20"/>
          <w:lang w:val="en-GB"/>
        </w:rPr>
      </w:pPr>
      <w:r w:rsidRPr="00A03EFE">
        <w:rPr>
          <w:sz w:val="20"/>
          <w:szCs w:val="20"/>
          <w:lang w:val="en-GB"/>
        </w:rPr>
        <w:t>Species-specific densities</w:t>
      </w:r>
    </w:p>
    <w:p w14:paraId="6152D23A" w14:textId="77777777" w:rsidR="001E1D11" w:rsidRPr="00A03EFE" w:rsidRDefault="001E1D11">
      <w:pPr>
        <w:rPr>
          <w:sz w:val="20"/>
          <w:szCs w:val="20"/>
          <w:lang w:val="en-GB"/>
        </w:rPr>
      </w:pPr>
      <w:bookmarkStart w:id="0" w:name="_Hlk179206396"/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539"/>
        <w:gridCol w:w="1274"/>
        <w:gridCol w:w="796"/>
        <w:gridCol w:w="1295"/>
        <w:gridCol w:w="1345"/>
        <w:gridCol w:w="1300"/>
        <w:gridCol w:w="691"/>
        <w:gridCol w:w="1105"/>
        <w:gridCol w:w="718"/>
        <w:gridCol w:w="1071"/>
        <w:gridCol w:w="1468"/>
        <w:gridCol w:w="1346"/>
      </w:tblGrid>
      <w:tr w:rsidR="00EA11AC" w:rsidRPr="00A03EFE" w14:paraId="619DC15A" w14:textId="77777777" w:rsidTr="004753B8">
        <w:tc>
          <w:tcPr>
            <w:tcW w:w="552" w:type="pct"/>
          </w:tcPr>
          <w:p w14:paraId="745A30BE" w14:textId="2678B831" w:rsidR="00F511B0" w:rsidRPr="00C8554A" w:rsidRDefault="00F511B0">
            <w:pPr>
              <w:rPr>
                <w:b/>
                <w:bCs/>
                <w:sz w:val="20"/>
                <w:szCs w:val="20"/>
                <w:lang w:val="en-GB"/>
              </w:rPr>
            </w:pPr>
            <w:r w:rsidRPr="00C8554A">
              <w:rPr>
                <w:b/>
                <w:bCs/>
                <w:sz w:val="20"/>
                <w:szCs w:val="20"/>
                <w:lang w:val="en-GB"/>
              </w:rPr>
              <w:t>Species</w:t>
            </w:r>
          </w:p>
        </w:tc>
        <w:tc>
          <w:tcPr>
            <w:tcW w:w="514" w:type="pct"/>
          </w:tcPr>
          <w:p w14:paraId="3622745F" w14:textId="5928AFC6" w:rsidR="00F511B0" w:rsidRPr="00A03EFE" w:rsidRDefault="00F511B0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  <w:lang w:val="en-GB"/>
              </w:rPr>
              <w:t>Growth form (e.g. digitate)</w:t>
            </w:r>
          </w:p>
        </w:tc>
        <w:tc>
          <w:tcPr>
            <w:tcW w:w="228" w:type="pct"/>
          </w:tcPr>
          <w:p w14:paraId="23FCB0B2" w14:textId="0088E053" w:rsidR="00F511B0" w:rsidRPr="00A03EFE" w:rsidRDefault="00F511B0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  <w:lang w:val="en-GB"/>
              </w:rPr>
              <w:t>Survey year</w:t>
            </w:r>
          </w:p>
        </w:tc>
        <w:tc>
          <w:tcPr>
            <w:tcW w:w="464" w:type="pct"/>
          </w:tcPr>
          <w:p w14:paraId="7F1F0E98" w14:textId="62D81DBF" w:rsidR="00F511B0" w:rsidRPr="00A03EFE" w:rsidRDefault="00F511B0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  <w:lang w:val="en-GB"/>
              </w:rPr>
              <w:t>Location</w:t>
            </w:r>
          </w:p>
        </w:tc>
        <w:tc>
          <w:tcPr>
            <w:tcW w:w="482" w:type="pct"/>
          </w:tcPr>
          <w:p w14:paraId="430CD479" w14:textId="5500147E" w:rsidR="00F511B0" w:rsidRPr="00C8554A" w:rsidRDefault="00F511B0">
            <w:pPr>
              <w:rPr>
                <w:b/>
                <w:bCs/>
                <w:sz w:val="20"/>
                <w:szCs w:val="20"/>
                <w:lang w:val="en-GB"/>
              </w:rPr>
            </w:pPr>
            <w:r w:rsidRPr="00C8554A">
              <w:rPr>
                <w:b/>
                <w:bCs/>
                <w:sz w:val="20"/>
                <w:szCs w:val="20"/>
                <w:lang w:val="en-GB"/>
              </w:rPr>
              <w:t>Colonies/m</w:t>
            </w:r>
            <w:r w:rsidRPr="00C8554A">
              <w:rPr>
                <w:b/>
                <w:bCs/>
                <w:sz w:val="20"/>
                <w:szCs w:val="20"/>
                <w:vertAlign w:val="superscript"/>
                <w:lang w:val="en-GB"/>
              </w:rPr>
              <w:t>2</w:t>
            </w:r>
          </w:p>
        </w:tc>
        <w:tc>
          <w:tcPr>
            <w:tcW w:w="466" w:type="pct"/>
          </w:tcPr>
          <w:p w14:paraId="2558BDA0" w14:textId="77777777" w:rsidR="00F511B0" w:rsidRPr="00A03EFE" w:rsidRDefault="00F511B0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  <w:lang w:val="en-GB"/>
              </w:rPr>
              <w:t>Mean nearest neighbour/</w:t>
            </w:r>
          </w:p>
          <w:p w14:paraId="5E3FEBB7" w14:textId="70FFEDF5" w:rsidR="00F511B0" w:rsidRPr="00A03EFE" w:rsidRDefault="00F511B0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  <w:lang w:val="en-GB"/>
              </w:rPr>
              <w:t>intercolonial</w:t>
            </w:r>
          </w:p>
        </w:tc>
        <w:tc>
          <w:tcPr>
            <w:tcW w:w="248" w:type="pct"/>
          </w:tcPr>
          <w:p w14:paraId="7C01E208" w14:textId="254ADC5D" w:rsidR="00F511B0" w:rsidRPr="00A03EFE" w:rsidRDefault="00F511B0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  <w:lang w:val="en-GB"/>
              </w:rPr>
              <w:t>Coral cover (%)</w:t>
            </w:r>
          </w:p>
        </w:tc>
        <w:tc>
          <w:tcPr>
            <w:tcW w:w="396" w:type="pct"/>
          </w:tcPr>
          <w:p w14:paraId="5542A971" w14:textId="32943D56" w:rsidR="00F511B0" w:rsidRPr="00A03EFE" w:rsidRDefault="00F511B0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  <w:lang w:val="en-GB"/>
              </w:rPr>
              <w:t>Clustering (uniform, random, clustered)</w:t>
            </w:r>
          </w:p>
        </w:tc>
        <w:tc>
          <w:tcPr>
            <w:tcW w:w="257" w:type="pct"/>
          </w:tcPr>
          <w:p w14:paraId="38DB6CFC" w14:textId="27BEACFA" w:rsidR="00F511B0" w:rsidRPr="00A03EFE" w:rsidRDefault="00F511B0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  <w:lang w:val="en-GB"/>
              </w:rPr>
              <w:t>Size (m^2)</w:t>
            </w:r>
          </w:p>
        </w:tc>
        <w:tc>
          <w:tcPr>
            <w:tcW w:w="384" w:type="pct"/>
          </w:tcPr>
          <w:p w14:paraId="07B02DF9" w14:textId="078A27EB" w:rsidR="00F511B0" w:rsidRPr="00A03EFE" w:rsidRDefault="00F511B0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  <w:lang w:val="en-GB"/>
              </w:rPr>
              <w:t>Juveniles included?</w:t>
            </w:r>
          </w:p>
        </w:tc>
        <w:tc>
          <w:tcPr>
            <w:tcW w:w="526" w:type="pct"/>
          </w:tcPr>
          <w:p w14:paraId="2DDED7FB" w14:textId="679985D5" w:rsidR="00F511B0" w:rsidRPr="00C8554A" w:rsidRDefault="00F511B0">
            <w:pPr>
              <w:rPr>
                <w:b/>
                <w:bCs/>
                <w:sz w:val="20"/>
                <w:szCs w:val="20"/>
                <w:lang w:val="en-GB"/>
              </w:rPr>
            </w:pPr>
            <w:r w:rsidRPr="00C8554A">
              <w:rPr>
                <w:b/>
                <w:bCs/>
                <w:sz w:val="20"/>
                <w:szCs w:val="20"/>
                <w:lang w:val="en-GB"/>
              </w:rPr>
              <w:t>Reference</w:t>
            </w:r>
          </w:p>
        </w:tc>
        <w:tc>
          <w:tcPr>
            <w:tcW w:w="483" w:type="pct"/>
          </w:tcPr>
          <w:p w14:paraId="796B2558" w14:textId="6E7F8A05" w:rsidR="00F511B0" w:rsidRPr="00A03EFE" w:rsidRDefault="00F511B0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  <w:lang w:val="en-GB"/>
              </w:rPr>
              <w:t>Notes</w:t>
            </w:r>
          </w:p>
        </w:tc>
      </w:tr>
      <w:tr w:rsidR="00EA11AC" w:rsidRPr="00A03EFE" w14:paraId="3634400E" w14:textId="77777777" w:rsidTr="004753B8">
        <w:tc>
          <w:tcPr>
            <w:tcW w:w="552" w:type="pct"/>
          </w:tcPr>
          <w:p w14:paraId="04A81512" w14:textId="6B0D8861" w:rsidR="00F511B0" w:rsidRPr="00A03EFE" w:rsidRDefault="00F511B0">
            <w:pPr>
              <w:rPr>
                <w:b/>
                <w:bCs/>
                <w:sz w:val="20"/>
                <w:szCs w:val="20"/>
                <w:lang w:val="en-GB"/>
              </w:rPr>
            </w:pPr>
            <w:r w:rsidRPr="00A03EFE">
              <w:rPr>
                <w:b/>
                <w:bCs/>
                <w:sz w:val="20"/>
                <w:szCs w:val="20"/>
              </w:rPr>
              <w:t>Acroporidae</w:t>
            </w:r>
          </w:p>
        </w:tc>
        <w:tc>
          <w:tcPr>
            <w:tcW w:w="514" w:type="pct"/>
          </w:tcPr>
          <w:p w14:paraId="3F3D0BD0" w14:textId="77777777" w:rsidR="00F511B0" w:rsidRPr="00A03EFE" w:rsidRDefault="00F511B0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28" w:type="pct"/>
          </w:tcPr>
          <w:p w14:paraId="396EBC9E" w14:textId="77777777" w:rsidR="00F511B0" w:rsidRPr="00A03EFE" w:rsidRDefault="00F511B0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64" w:type="pct"/>
          </w:tcPr>
          <w:p w14:paraId="65D03E9A" w14:textId="77777777" w:rsidR="00F511B0" w:rsidRPr="00A03EFE" w:rsidRDefault="00F511B0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82" w:type="pct"/>
          </w:tcPr>
          <w:p w14:paraId="23FAEDDA" w14:textId="278649F7" w:rsidR="00F511B0" w:rsidRPr="00A03EFE" w:rsidRDefault="00F511B0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66" w:type="pct"/>
          </w:tcPr>
          <w:p w14:paraId="6C837C04" w14:textId="77777777" w:rsidR="00F511B0" w:rsidRPr="00A03EFE" w:rsidRDefault="00F511B0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48" w:type="pct"/>
          </w:tcPr>
          <w:p w14:paraId="0B398BA9" w14:textId="77777777" w:rsidR="00F511B0" w:rsidRPr="00A03EFE" w:rsidRDefault="00F511B0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96" w:type="pct"/>
          </w:tcPr>
          <w:p w14:paraId="39AF7C94" w14:textId="77777777" w:rsidR="00F511B0" w:rsidRPr="00A03EFE" w:rsidRDefault="00F511B0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57" w:type="pct"/>
          </w:tcPr>
          <w:p w14:paraId="1C4B1DB9" w14:textId="77777777" w:rsidR="00F511B0" w:rsidRPr="00A03EFE" w:rsidRDefault="00F511B0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84" w:type="pct"/>
          </w:tcPr>
          <w:p w14:paraId="08C00186" w14:textId="77777777" w:rsidR="00F511B0" w:rsidRPr="00A03EFE" w:rsidRDefault="00F511B0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526" w:type="pct"/>
          </w:tcPr>
          <w:p w14:paraId="490737D0" w14:textId="77777777" w:rsidR="00F511B0" w:rsidRPr="00A03EFE" w:rsidRDefault="00F511B0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83" w:type="pct"/>
          </w:tcPr>
          <w:p w14:paraId="34F50100" w14:textId="77777777" w:rsidR="00F511B0" w:rsidRPr="00A03EFE" w:rsidRDefault="00F511B0">
            <w:pPr>
              <w:rPr>
                <w:sz w:val="20"/>
                <w:szCs w:val="20"/>
                <w:lang w:val="en-GB"/>
              </w:rPr>
            </w:pPr>
          </w:p>
        </w:tc>
      </w:tr>
      <w:tr w:rsidR="00EA11AC" w:rsidRPr="00A03EFE" w14:paraId="548B3661" w14:textId="77777777" w:rsidTr="004753B8">
        <w:tc>
          <w:tcPr>
            <w:tcW w:w="552" w:type="pct"/>
          </w:tcPr>
          <w:p w14:paraId="7C0F89EF" w14:textId="505D4023" w:rsidR="00F511B0" w:rsidRPr="00A03EFE" w:rsidRDefault="00F511B0">
            <w:pPr>
              <w:rPr>
                <w:i/>
                <w:iCs/>
                <w:sz w:val="20"/>
                <w:szCs w:val="20"/>
                <w:lang w:val="en-GB"/>
              </w:rPr>
            </w:pPr>
            <w:r w:rsidRPr="00A03EFE">
              <w:rPr>
                <w:i/>
                <w:iCs/>
                <w:sz w:val="20"/>
                <w:szCs w:val="20"/>
                <w:lang w:val="en-GB"/>
              </w:rPr>
              <w:t>Acropora palmata</w:t>
            </w:r>
          </w:p>
        </w:tc>
        <w:tc>
          <w:tcPr>
            <w:tcW w:w="514" w:type="pct"/>
          </w:tcPr>
          <w:p w14:paraId="5C5825E1" w14:textId="77777777" w:rsidR="00F511B0" w:rsidRPr="00A03EFE" w:rsidRDefault="00F511B0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  <w:lang w:val="en-GB"/>
              </w:rPr>
              <w:t>Branching/</w:t>
            </w:r>
          </w:p>
          <w:p w14:paraId="74D82C85" w14:textId="21372A22" w:rsidR="00F511B0" w:rsidRPr="00A03EFE" w:rsidRDefault="00F511B0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  <w:lang w:val="en-GB"/>
              </w:rPr>
              <w:t>encrusting</w:t>
            </w:r>
          </w:p>
        </w:tc>
        <w:tc>
          <w:tcPr>
            <w:tcW w:w="228" w:type="pct"/>
          </w:tcPr>
          <w:p w14:paraId="60A30709" w14:textId="77777777" w:rsidR="00F511B0" w:rsidRPr="00A03EFE" w:rsidRDefault="00F511B0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64" w:type="pct"/>
          </w:tcPr>
          <w:p w14:paraId="74C9C03D" w14:textId="77777777" w:rsidR="00F511B0" w:rsidRPr="00A03EFE" w:rsidRDefault="00F511B0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82" w:type="pct"/>
          </w:tcPr>
          <w:p w14:paraId="7B2B99C5" w14:textId="0780D721" w:rsidR="00F511B0" w:rsidRPr="00A03EFE" w:rsidRDefault="00F511B0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  <w:lang w:val="en-GB"/>
              </w:rPr>
              <w:t>0.07 to 0.28</w:t>
            </w:r>
          </w:p>
        </w:tc>
        <w:tc>
          <w:tcPr>
            <w:tcW w:w="466" w:type="pct"/>
          </w:tcPr>
          <w:p w14:paraId="52B715D3" w14:textId="75C75C8B" w:rsidR="00F511B0" w:rsidRPr="00A03EFE" w:rsidRDefault="00F511B0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  <w:lang w:val="en-GB"/>
              </w:rPr>
              <w:t>NA</w:t>
            </w:r>
          </w:p>
        </w:tc>
        <w:tc>
          <w:tcPr>
            <w:tcW w:w="248" w:type="pct"/>
          </w:tcPr>
          <w:p w14:paraId="00A90ACB" w14:textId="77777777" w:rsidR="00F511B0" w:rsidRPr="00A03EFE" w:rsidRDefault="00F511B0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96" w:type="pct"/>
          </w:tcPr>
          <w:p w14:paraId="54CD11D9" w14:textId="2B2D3723" w:rsidR="00F511B0" w:rsidRPr="00A03EFE" w:rsidRDefault="00F511B0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  <w:lang w:val="en-GB"/>
              </w:rPr>
              <w:t>NA</w:t>
            </w:r>
          </w:p>
        </w:tc>
        <w:tc>
          <w:tcPr>
            <w:tcW w:w="257" w:type="pct"/>
          </w:tcPr>
          <w:p w14:paraId="333B85E5" w14:textId="77777777" w:rsidR="00F511B0" w:rsidRPr="00A03EFE" w:rsidRDefault="00F511B0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84" w:type="pct"/>
          </w:tcPr>
          <w:p w14:paraId="1831AA64" w14:textId="77777777" w:rsidR="00F511B0" w:rsidRPr="00A03EFE" w:rsidRDefault="00F511B0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526" w:type="pct"/>
          </w:tcPr>
          <w:p w14:paraId="68942652" w14:textId="13A0BAF9" w:rsidR="00F511B0" w:rsidRPr="00A03EFE" w:rsidRDefault="00F511B0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  <w:lang w:val="en-GB"/>
              </w:rPr>
              <w:fldChar w:fldCharType="begin"/>
            </w:r>
            <w:r w:rsidRPr="00A03EFE">
              <w:rPr>
                <w:sz w:val="20"/>
                <w:szCs w:val="20"/>
                <w:lang w:val="en-GB"/>
              </w:rPr>
              <w:instrText xml:space="preserve"> ADDIN EN.CITE &lt;EndNote&gt;&lt;Cite&gt;&lt;Author&gt;Williams&lt;/Author&gt;&lt;Year&gt;2008&lt;/Year&gt;&lt;RecNum&gt;3166&lt;/RecNum&gt;&lt;DisplayText&gt;(Williams et al. 2008)&lt;/DisplayText&gt;&lt;record&gt;&lt;rec-number&gt;3166&lt;/rec-number&gt;&lt;foreign-keys&gt;&lt;key app="EN" db-id="x95ea2wt9vstvfefraqv09vh02rx2x09revt" timestamp="1727520416"&gt;3166&lt;/key&gt;&lt;/foreign-keys&gt;&lt;ref-type name="Journal Article"&gt;17&lt;/ref-type&gt;&lt;contributors&gt;&lt;authors&gt;&lt;author&gt;Williams, DE&lt;/author&gt;&lt;author&gt;Miller, MW&lt;/author&gt;&lt;author&gt;Kramer, KL&lt;/author&gt;&lt;/authors&gt;&lt;/contributors&gt;&lt;titles&gt;&lt;title&gt;Recruitment failure in Florida Keys Acropora palmata, a threatened Caribbean coral&lt;/title&gt;&lt;secondary-title&gt;Coral Reefs&lt;/secondary-title&gt;&lt;/titles&gt;&lt;periodical&gt;&lt;full-title&gt;Coral Reefs&lt;/full-title&gt;&lt;abbr-1&gt;Coral Reefs&lt;/abbr-1&gt;&lt;abbr-2&gt;Coral Reefs&lt;/abbr-2&gt;&lt;/periodical&gt;&lt;pages&gt;697-705&lt;/pages&gt;&lt;volume&gt;27&lt;/volume&gt;&lt;dates&gt;&lt;year&gt;2008&lt;/year&gt;&lt;/dates&gt;&lt;isbn&gt;0722-4028&lt;/isbn&gt;&lt;urls&gt;&lt;/urls&gt;&lt;/record&gt;&lt;/Cite&gt;&lt;/EndNote&gt;</w:instrText>
            </w:r>
            <w:r w:rsidRPr="00A03EFE">
              <w:rPr>
                <w:sz w:val="20"/>
                <w:szCs w:val="20"/>
                <w:lang w:val="en-GB"/>
              </w:rPr>
              <w:fldChar w:fldCharType="separate"/>
            </w:r>
            <w:r w:rsidRPr="00A03EFE">
              <w:rPr>
                <w:noProof/>
                <w:sz w:val="20"/>
                <w:szCs w:val="20"/>
                <w:lang w:val="en-GB"/>
              </w:rPr>
              <w:t>(Williams et al. 2008)</w:t>
            </w:r>
            <w:r w:rsidRPr="00A03EFE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483" w:type="pct"/>
          </w:tcPr>
          <w:p w14:paraId="5A3295A3" w14:textId="59107CE4" w:rsidR="00F511B0" w:rsidRPr="00A03EFE" w:rsidRDefault="00F511B0">
            <w:pPr>
              <w:rPr>
                <w:sz w:val="20"/>
                <w:szCs w:val="20"/>
                <w:lang w:val="en-GB"/>
              </w:rPr>
            </w:pPr>
          </w:p>
        </w:tc>
      </w:tr>
      <w:tr w:rsidR="00EA11AC" w:rsidRPr="00A03EFE" w14:paraId="42952997" w14:textId="77777777" w:rsidTr="004753B8">
        <w:tc>
          <w:tcPr>
            <w:tcW w:w="552" w:type="pct"/>
          </w:tcPr>
          <w:p w14:paraId="3753C982" w14:textId="315432DC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i/>
                <w:iCs/>
                <w:sz w:val="20"/>
                <w:szCs w:val="20"/>
              </w:rPr>
              <w:t xml:space="preserve">Acropora </w:t>
            </w:r>
            <w:r w:rsidRPr="00A03EFE">
              <w:rPr>
                <w:sz w:val="20"/>
                <w:szCs w:val="20"/>
              </w:rPr>
              <w:t>cervicornis</w:t>
            </w:r>
          </w:p>
        </w:tc>
        <w:tc>
          <w:tcPr>
            <w:tcW w:w="514" w:type="pct"/>
          </w:tcPr>
          <w:p w14:paraId="2466574C" w14:textId="062FE1EA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  <w:lang w:val="en-GB"/>
              </w:rPr>
              <w:t>Branching</w:t>
            </w:r>
          </w:p>
        </w:tc>
        <w:tc>
          <w:tcPr>
            <w:tcW w:w="228" w:type="pct"/>
          </w:tcPr>
          <w:p w14:paraId="50A64A1D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64" w:type="pct"/>
          </w:tcPr>
          <w:p w14:paraId="72411480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82" w:type="pct"/>
          </w:tcPr>
          <w:p w14:paraId="052FB4A3" w14:textId="77530F58" w:rsidR="00F511B0" w:rsidRPr="00A03EFE" w:rsidRDefault="00E96B03" w:rsidP="009704BD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&lt;</w:t>
            </w:r>
            <w:r w:rsidR="00F511B0" w:rsidRPr="00A03EFE">
              <w:rPr>
                <w:sz w:val="20"/>
                <w:szCs w:val="20"/>
                <w:lang w:val="en-GB"/>
              </w:rPr>
              <w:t xml:space="preserve">1.22 </w:t>
            </w:r>
          </w:p>
        </w:tc>
        <w:tc>
          <w:tcPr>
            <w:tcW w:w="466" w:type="pct"/>
          </w:tcPr>
          <w:p w14:paraId="12318345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48" w:type="pct"/>
          </w:tcPr>
          <w:p w14:paraId="1085AE6F" w14:textId="09307E71" w:rsidR="00F511B0" w:rsidRPr="00A03EFE" w:rsidRDefault="0011637D" w:rsidP="009704BD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&lt;2</w:t>
            </w:r>
          </w:p>
        </w:tc>
        <w:tc>
          <w:tcPr>
            <w:tcW w:w="396" w:type="pct"/>
          </w:tcPr>
          <w:p w14:paraId="73818CEC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57" w:type="pct"/>
          </w:tcPr>
          <w:p w14:paraId="4C082734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84" w:type="pct"/>
          </w:tcPr>
          <w:p w14:paraId="6FD4DE43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526" w:type="pct"/>
          </w:tcPr>
          <w:p w14:paraId="545FB184" w14:textId="0E972965" w:rsidR="00F511B0" w:rsidRPr="00A03EFE" w:rsidRDefault="00421EF8" w:rsidP="009704BD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fldChar w:fldCharType="begin"/>
            </w:r>
            <w:r>
              <w:rPr>
                <w:sz w:val="20"/>
                <w:szCs w:val="20"/>
                <w:lang w:val="en-GB"/>
              </w:rPr>
              <w:instrText xml:space="preserve"> ADDIN EN.CITE &lt;EndNote&gt;&lt;Cite&gt;&lt;Author&gt;Miller&lt;/Author&gt;&lt;Year&gt;2008&lt;/Year&gt;&lt;RecNum&gt;3169&lt;/RecNum&gt;&lt;DisplayText&gt;(Miller et al. 2008)&lt;/DisplayText&gt;&lt;record&gt;&lt;rec-number&gt;3169&lt;/rec-number&gt;&lt;foreign-keys&gt;&lt;key app="EN" db-id="x95ea2wt9vstvfefraqv09vh02rx2x09revt" timestamp="1727566708"&gt;3169&lt;/key&gt;&lt;/foreign-keys&gt;&lt;ref-type name="Journal Article"&gt;17&lt;/ref-type&gt;&lt;contributors&gt;&lt;authors&gt;&lt;author&gt;Miller, Steven&lt;/author&gt;&lt;author&gt;Chiappone, Mark&lt;/author&gt;&lt;author&gt;Rutten, Leanne M&lt;/author&gt;&lt;author&gt;Swanson, Dione W&lt;/author&gt;&lt;/authors&gt;&lt;/contributors&gt;&lt;titles&gt;&lt;title&gt;Population status of Acropora corals in the Florida Keys&lt;/title&gt;&lt;/titles&gt;&lt;dates&gt;&lt;year&gt;2008&lt;/year&gt;&lt;/dates&gt;&lt;urls&gt;&lt;/urls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>
              <w:rPr>
                <w:noProof/>
                <w:sz w:val="20"/>
                <w:szCs w:val="20"/>
                <w:lang w:val="en-GB"/>
              </w:rPr>
              <w:t>(Miller et al. 2008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483" w:type="pct"/>
          </w:tcPr>
          <w:p w14:paraId="7629F47C" w14:textId="25AE6875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  <w:lang w:val="en-GB"/>
              </w:rPr>
              <w:t>Symposia proceedings</w:t>
            </w:r>
          </w:p>
        </w:tc>
      </w:tr>
      <w:tr w:rsidR="00EA11AC" w:rsidRPr="00A03EFE" w14:paraId="46C7F463" w14:textId="77777777" w:rsidTr="004753B8">
        <w:tc>
          <w:tcPr>
            <w:tcW w:w="552" w:type="pct"/>
          </w:tcPr>
          <w:p w14:paraId="122160B3" w14:textId="7AC7E99F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i/>
                <w:iCs/>
                <w:sz w:val="20"/>
                <w:szCs w:val="20"/>
              </w:rPr>
              <w:t>Acropora palmata</w:t>
            </w:r>
          </w:p>
        </w:tc>
        <w:tc>
          <w:tcPr>
            <w:tcW w:w="514" w:type="pct"/>
          </w:tcPr>
          <w:p w14:paraId="2587738B" w14:textId="625A76CA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  <w:lang w:val="en-GB"/>
              </w:rPr>
              <w:t xml:space="preserve">Branching </w:t>
            </w:r>
          </w:p>
        </w:tc>
        <w:tc>
          <w:tcPr>
            <w:tcW w:w="228" w:type="pct"/>
          </w:tcPr>
          <w:p w14:paraId="22BA06BB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64" w:type="pct"/>
          </w:tcPr>
          <w:p w14:paraId="565AF2D2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82" w:type="pct"/>
          </w:tcPr>
          <w:p w14:paraId="58685E08" w14:textId="246F5ECA" w:rsidR="00F511B0" w:rsidRPr="00A03EFE" w:rsidRDefault="0011637D" w:rsidP="009704BD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&lt;</w:t>
            </w:r>
            <w:r w:rsidR="00F511B0" w:rsidRPr="00A03EFE">
              <w:rPr>
                <w:sz w:val="20"/>
                <w:szCs w:val="20"/>
                <w:lang w:val="en-GB"/>
              </w:rPr>
              <w:t>1.25</w:t>
            </w:r>
          </w:p>
        </w:tc>
        <w:tc>
          <w:tcPr>
            <w:tcW w:w="466" w:type="pct"/>
          </w:tcPr>
          <w:p w14:paraId="36EC3E23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48" w:type="pct"/>
          </w:tcPr>
          <w:p w14:paraId="20188767" w14:textId="51708415" w:rsidR="00F511B0" w:rsidRPr="00A03EFE" w:rsidRDefault="0011637D" w:rsidP="009704BD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5</w:t>
            </w:r>
          </w:p>
        </w:tc>
        <w:tc>
          <w:tcPr>
            <w:tcW w:w="396" w:type="pct"/>
          </w:tcPr>
          <w:p w14:paraId="680F4738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57" w:type="pct"/>
          </w:tcPr>
          <w:p w14:paraId="2D2C1027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84" w:type="pct"/>
          </w:tcPr>
          <w:p w14:paraId="0E7475B9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526" w:type="pct"/>
          </w:tcPr>
          <w:p w14:paraId="24D4ED9C" w14:textId="250418EA" w:rsidR="00F511B0" w:rsidRPr="00A03EFE" w:rsidRDefault="00421EF8" w:rsidP="009704BD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fldChar w:fldCharType="begin"/>
            </w:r>
            <w:r>
              <w:rPr>
                <w:sz w:val="20"/>
                <w:szCs w:val="20"/>
                <w:lang w:val="en-GB"/>
              </w:rPr>
              <w:instrText xml:space="preserve"> ADDIN EN.CITE &lt;EndNote&gt;&lt;Cite&gt;&lt;Author&gt;Miller&lt;/Author&gt;&lt;Year&gt;2008&lt;/Year&gt;&lt;RecNum&gt;3169&lt;/RecNum&gt;&lt;DisplayText&gt;(Miller et al. 2008)&lt;/DisplayText&gt;&lt;record&gt;&lt;rec-number&gt;3169&lt;/rec-number&gt;&lt;foreign-keys&gt;&lt;key app="EN" db-id="x95ea2wt9vstvfefraqv09vh02rx2x09revt" timestamp="1727566708"&gt;3169&lt;/key&gt;&lt;/foreign-keys&gt;&lt;ref-type name="Journal Article"&gt;17&lt;/ref-type&gt;&lt;contributors&gt;&lt;authors&gt;&lt;author&gt;Miller, Steven&lt;/author&gt;&lt;author&gt;Chiappone, Mark&lt;/author&gt;&lt;author&gt;Rutten, Leanne M&lt;/author&gt;&lt;author&gt;Swanson, Dione W&lt;/author&gt;&lt;/authors&gt;&lt;/contributors&gt;&lt;titles&gt;&lt;title&gt;Population status of Acropora corals in the Florida Keys&lt;/title&gt;&lt;/titles&gt;&lt;dates&gt;&lt;year&gt;2008&lt;/year&gt;&lt;/dates&gt;&lt;urls&gt;&lt;/urls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>
              <w:rPr>
                <w:noProof/>
                <w:sz w:val="20"/>
                <w:szCs w:val="20"/>
                <w:lang w:val="en-GB"/>
              </w:rPr>
              <w:t>(Miller et al. 2008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483" w:type="pct"/>
          </w:tcPr>
          <w:p w14:paraId="17AC4461" w14:textId="34EF4E54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  <w:lang w:val="en-GB"/>
              </w:rPr>
              <w:t>Symposia proceedings</w:t>
            </w:r>
          </w:p>
        </w:tc>
      </w:tr>
      <w:tr w:rsidR="00EA11AC" w:rsidRPr="00A03EFE" w14:paraId="24D9D42F" w14:textId="77777777" w:rsidTr="004753B8">
        <w:tc>
          <w:tcPr>
            <w:tcW w:w="552" w:type="pct"/>
          </w:tcPr>
          <w:p w14:paraId="6CFA65FE" w14:textId="46087D74" w:rsidR="00BF0CBF" w:rsidRPr="00A03EFE" w:rsidRDefault="00BF0CBF" w:rsidP="009704BD">
            <w:pPr>
              <w:rPr>
                <w:i/>
                <w:iCs/>
                <w:sz w:val="20"/>
                <w:szCs w:val="20"/>
              </w:rPr>
            </w:pPr>
            <w:r>
              <w:rPr>
                <w:i/>
                <w:iCs/>
                <w:sz w:val="20"/>
                <w:szCs w:val="20"/>
              </w:rPr>
              <w:t xml:space="preserve">Acropora </w:t>
            </w:r>
            <w:r w:rsidR="0060422D" w:rsidRPr="0060422D">
              <w:rPr>
                <w:i/>
                <w:iCs/>
                <w:sz w:val="20"/>
                <w:szCs w:val="20"/>
              </w:rPr>
              <w:t>yongei</w:t>
            </w:r>
          </w:p>
        </w:tc>
        <w:tc>
          <w:tcPr>
            <w:tcW w:w="514" w:type="pct"/>
          </w:tcPr>
          <w:p w14:paraId="5D27BD81" w14:textId="49E76099" w:rsidR="00BF0CBF" w:rsidRPr="00A03EFE" w:rsidRDefault="00F70DFD" w:rsidP="009704BD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</w:rPr>
              <w:t>A</w:t>
            </w:r>
            <w:r w:rsidRPr="00F70DFD">
              <w:rPr>
                <w:sz w:val="20"/>
                <w:szCs w:val="20"/>
              </w:rPr>
              <w:t>rborescent</w:t>
            </w:r>
          </w:p>
        </w:tc>
        <w:tc>
          <w:tcPr>
            <w:tcW w:w="228" w:type="pct"/>
          </w:tcPr>
          <w:p w14:paraId="589DDDFF" w14:textId="1E1097FA" w:rsidR="00BF0CBF" w:rsidRPr="00A03EFE" w:rsidRDefault="00D20C40" w:rsidP="009704BD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015-2016</w:t>
            </w:r>
          </w:p>
        </w:tc>
        <w:tc>
          <w:tcPr>
            <w:tcW w:w="464" w:type="pct"/>
          </w:tcPr>
          <w:p w14:paraId="4C8421C0" w14:textId="144C74A5" w:rsidR="00EA11AC" w:rsidRPr="00EA11AC" w:rsidRDefault="00EA11AC" w:rsidP="00EA11AC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S</w:t>
            </w:r>
            <w:r w:rsidRPr="00EA11AC">
              <w:rPr>
                <w:sz w:val="20"/>
                <w:szCs w:val="20"/>
                <w:lang w:val="en-GB"/>
              </w:rPr>
              <w:t>outhern Ryukyu</w:t>
            </w:r>
          </w:p>
          <w:p w14:paraId="3B5A5B33" w14:textId="0426D25D" w:rsidR="00BF0CBF" w:rsidRPr="00A03EFE" w:rsidRDefault="00EA11AC" w:rsidP="00EA11AC">
            <w:pPr>
              <w:rPr>
                <w:sz w:val="20"/>
                <w:szCs w:val="20"/>
                <w:lang w:val="en-GB"/>
              </w:rPr>
            </w:pPr>
            <w:r w:rsidRPr="00EA11AC">
              <w:rPr>
                <w:sz w:val="20"/>
                <w:szCs w:val="20"/>
                <w:lang w:val="en-GB"/>
              </w:rPr>
              <w:t>Archipelago</w:t>
            </w:r>
            <w:r>
              <w:rPr>
                <w:sz w:val="20"/>
                <w:szCs w:val="20"/>
                <w:lang w:val="en-GB"/>
              </w:rPr>
              <w:t>,</w:t>
            </w:r>
            <w:r w:rsidR="007C2B60">
              <w:rPr>
                <w:sz w:val="20"/>
                <w:szCs w:val="20"/>
                <w:lang w:val="en-GB"/>
              </w:rPr>
              <w:t xml:space="preserve"> </w:t>
            </w:r>
            <w:r w:rsidRPr="00EA11AC">
              <w:rPr>
                <w:sz w:val="20"/>
                <w:szCs w:val="20"/>
                <w:lang w:val="en-GB"/>
              </w:rPr>
              <w:t>Japan</w:t>
            </w:r>
          </w:p>
        </w:tc>
        <w:tc>
          <w:tcPr>
            <w:tcW w:w="482" w:type="pct"/>
          </w:tcPr>
          <w:p w14:paraId="14698C05" w14:textId="100FF5DD" w:rsidR="00BF0CBF" w:rsidRDefault="00347D30" w:rsidP="009704BD">
            <w:pPr>
              <w:rPr>
                <w:sz w:val="20"/>
                <w:szCs w:val="20"/>
                <w:lang w:val="en-GB"/>
              </w:rPr>
            </w:pPr>
            <w:r w:rsidRPr="00347D30">
              <w:rPr>
                <w:sz w:val="20"/>
                <w:szCs w:val="20"/>
              </w:rPr>
              <w:t>0.0006</w:t>
            </w:r>
            <w:r w:rsidR="00572831">
              <w:rPr>
                <w:sz w:val="20"/>
                <w:szCs w:val="20"/>
              </w:rPr>
              <w:t xml:space="preserve"> </w:t>
            </w:r>
            <w:r w:rsidR="000800B4">
              <w:rPr>
                <w:sz w:val="20"/>
                <w:szCs w:val="20"/>
              </w:rPr>
              <w:t>–</w:t>
            </w:r>
            <w:r w:rsidR="00572831" w:rsidRPr="00572831">
              <w:rPr>
                <w:sz w:val="20"/>
                <w:szCs w:val="20"/>
              </w:rPr>
              <w:t>0.029</w:t>
            </w:r>
          </w:p>
        </w:tc>
        <w:tc>
          <w:tcPr>
            <w:tcW w:w="466" w:type="pct"/>
          </w:tcPr>
          <w:p w14:paraId="302D6326" w14:textId="1EE570CA" w:rsidR="00BF0CBF" w:rsidRPr="00A03EFE" w:rsidRDefault="000800B4" w:rsidP="009704BD">
            <w:pPr>
              <w:rPr>
                <w:sz w:val="20"/>
                <w:szCs w:val="20"/>
                <w:lang w:val="en-GB"/>
              </w:rPr>
            </w:pPr>
            <w:r w:rsidRPr="000800B4">
              <w:rPr>
                <w:sz w:val="20"/>
                <w:szCs w:val="20"/>
              </w:rPr>
              <w:t>3.6</w:t>
            </w:r>
            <w:r w:rsidRPr="000800B4">
              <w:rPr>
                <w:rFonts w:hint="eastAsia"/>
                <w:sz w:val="20"/>
                <w:szCs w:val="20"/>
              </w:rPr>
              <w:t>±</w:t>
            </w:r>
            <w:r w:rsidRPr="000800B4">
              <w:rPr>
                <w:sz w:val="20"/>
                <w:szCs w:val="20"/>
              </w:rPr>
              <w:t>0.3</w:t>
            </w:r>
            <w:r>
              <w:rPr>
                <w:sz w:val="20"/>
                <w:szCs w:val="20"/>
              </w:rPr>
              <w:t xml:space="preserve"> –</w:t>
            </w:r>
            <w:r w:rsidR="00347D30">
              <w:rPr>
                <w:sz w:val="20"/>
                <w:szCs w:val="20"/>
              </w:rPr>
              <w:t>2</w:t>
            </w:r>
            <w:r w:rsidR="00347D30" w:rsidRPr="00347D30">
              <w:rPr>
                <w:sz w:val="20"/>
                <w:szCs w:val="20"/>
              </w:rPr>
              <w:t>0.7</w:t>
            </w:r>
            <w:r w:rsidR="00347D30" w:rsidRPr="00347D30">
              <w:rPr>
                <w:rFonts w:hint="eastAsia"/>
                <w:sz w:val="20"/>
                <w:szCs w:val="20"/>
              </w:rPr>
              <w:t>±</w:t>
            </w:r>
            <w:r w:rsidR="00347D30" w:rsidRPr="00347D30">
              <w:rPr>
                <w:sz w:val="20"/>
                <w:szCs w:val="20"/>
              </w:rPr>
              <w:t>5.2</w:t>
            </w:r>
          </w:p>
        </w:tc>
        <w:tc>
          <w:tcPr>
            <w:tcW w:w="248" w:type="pct"/>
          </w:tcPr>
          <w:p w14:paraId="58417FA5" w14:textId="77777777" w:rsidR="00BF0CBF" w:rsidRDefault="00BF0CBF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96" w:type="pct"/>
          </w:tcPr>
          <w:p w14:paraId="63CACAC9" w14:textId="77777777" w:rsidR="00BF0CBF" w:rsidRPr="00A03EFE" w:rsidRDefault="00BF0CBF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57" w:type="pct"/>
          </w:tcPr>
          <w:p w14:paraId="75D265CC" w14:textId="77777777" w:rsidR="00BF0CBF" w:rsidRPr="00A03EFE" w:rsidRDefault="00BF0CBF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84" w:type="pct"/>
          </w:tcPr>
          <w:p w14:paraId="239828B7" w14:textId="77777777" w:rsidR="00BF0CBF" w:rsidRPr="00A03EFE" w:rsidRDefault="00BF0CBF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526" w:type="pct"/>
          </w:tcPr>
          <w:p w14:paraId="1F5EB3A6" w14:textId="76F44494" w:rsidR="00BF0CBF" w:rsidRDefault="003E2595" w:rsidP="009704BD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fldChar w:fldCharType="begin"/>
            </w:r>
            <w:r>
              <w:rPr>
                <w:sz w:val="20"/>
                <w:szCs w:val="20"/>
                <w:lang w:val="en-GB"/>
              </w:rPr>
              <w:instrText xml:space="preserve"> ADDIN EN.CITE &lt;EndNote&gt;&lt;Cite&gt;&lt;Author&gt;Zayasu&lt;/Author&gt;&lt;Year&gt;2019&lt;/Year&gt;&lt;RecNum&gt;3172&lt;/RecNum&gt;&lt;DisplayText&gt;(Zayasu &amp;amp; Suzuki 2019)&lt;/DisplayText&gt;&lt;record&gt;&lt;rec-number&gt;3172&lt;/rec-number&gt;&lt;foreign-keys&gt;&lt;key app="EN" db-id="x95ea2wt9vstvfefraqv09vh02rx2x09revt" timestamp="1727998159"&gt;3172&lt;/key&gt;&lt;/foreign-keys&gt;&lt;ref-type name="Journal Article"&gt;17&lt;/ref-type&gt;&lt;contributors&gt;&lt;authors&gt;&lt;author&gt;Zayasu, Yuna&lt;/author&gt;&lt;author&gt;Suzuki, Go&lt;/author&gt;&lt;/authors&gt;&lt;/contributors&gt;&lt;titles&gt;&lt;title&gt;Comparisons of population density and genetic diversity in artificial and wild populations of an arborescent coral, Acropora yongei: implications for the efficacy of “artificial spawning hotspots”&lt;/title&gt;&lt;secondary-title&gt;Restoration Ecology&lt;/secondary-title&gt;&lt;/titles&gt;&lt;periodical&gt;&lt;full-title&gt;Restoration Ecology&lt;/full-title&gt;&lt;abbr-1&gt;Restor. Ecol.&lt;/abbr-1&gt;&lt;abbr-2&gt;Restor Ecol&lt;/abbr-2&gt;&lt;/periodical&gt;&lt;pages&gt;440-446&lt;/pages&gt;&lt;volume&gt;27&lt;/volume&gt;&lt;number&gt;2&lt;/number&gt;&lt;dates&gt;&lt;year&gt;2019&lt;/year&gt;&lt;/dates&gt;&lt;isbn&gt;1061-2971&lt;/isbn&gt;&lt;urls&gt;&lt;/urls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>
              <w:rPr>
                <w:noProof/>
                <w:sz w:val="20"/>
                <w:szCs w:val="20"/>
                <w:lang w:val="en-GB"/>
              </w:rPr>
              <w:t>(Zayasu &amp; Suzuki 2019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483" w:type="pct"/>
          </w:tcPr>
          <w:p w14:paraId="0F1E9F81" w14:textId="77777777" w:rsidR="00BF0CBF" w:rsidRPr="00A03EFE" w:rsidRDefault="00BF0CBF" w:rsidP="009704BD">
            <w:pPr>
              <w:rPr>
                <w:sz w:val="20"/>
                <w:szCs w:val="20"/>
                <w:lang w:val="en-GB"/>
              </w:rPr>
            </w:pPr>
          </w:p>
        </w:tc>
      </w:tr>
      <w:tr w:rsidR="003F6EE5" w:rsidRPr="00A03EFE" w14:paraId="3A4181D2" w14:textId="77777777" w:rsidTr="004753B8">
        <w:tc>
          <w:tcPr>
            <w:tcW w:w="552" w:type="pct"/>
          </w:tcPr>
          <w:p w14:paraId="4E9B38C3" w14:textId="336C3640" w:rsidR="003F6EE5" w:rsidRDefault="003F6EE5" w:rsidP="009704BD">
            <w:pPr>
              <w:rPr>
                <w:i/>
                <w:iCs/>
                <w:sz w:val="20"/>
                <w:szCs w:val="20"/>
              </w:rPr>
            </w:pPr>
            <w:r>
              <w:rPr>
                <w:i/>
                <w:iCs/>
                <w:sz w:val="20"/>
                <w:szCs w:val="20"/>
              </w:rPr>
              <w:t>Acropora hyacinthus</w:t>
            </w:r>
          </w:p>
        </w:tc>
        <w:tc>
          <w:tcPr>
            <w:tcW w:w="514" w:type="pct"/>
          </w:tcPr>
          <w:p w14:paraId="33DD5F97" w14:textId="53C8D088" w:rsidR="003F6EE5" w:rsidRDefault="003F6EE5" w:rsidP="009704B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able</w:t>
            </w:r>
          </w:p>
        </w:tc>
        <w:tc>
          <w:tcPr>
            <w:tcW w:w="228" w:type="pct"/>
          </w:tcPr>
          <w:p w14:paraId="4EA8FA06" w14:textId="407BDDA3" w:rsidR="003F6EE5" w:rsidRDefault="004031ED" w:rsidP="009704BD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014</w:t>
            </w:r>
          </w:p>
        </w:tc>
        <w:tc>
          <w:tcPr>
            <w:tcW w:w="464" w:type="pct"/>
          </w:tcPr>
          <w:p w14:paraId="438C8DAC" w14:textId="28D11F57" w:rsidR="003F6EE5" w:rsidRDefault="003F6EE5" w:rsidP="00EA11AC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Moorea</w:t>
            </w:r>
          </w:p>
        </w:tc>
        <w:tc>
          <w:tcPr>
            <w:tcW w:w="482" w:type="pct"/>
          </w:tcPr>
          <w:p w14:paraId="0223E2FE" w14:textId="51FE7F93" w:rsidR="003F6EE5" w:rsidRPr="00347D30" w:rsidRDefault="003E26E5" w:rsidP="009704B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073</w:t>
            </w:r>
            <w:r w:rsidR="00A72D88" w:rsidRPr="00A03EFE">
              <w:rPr>
                <w:sz w:val="20"/>
                <w:szCs w:val="20"/>
              </w:rPr>
              <w:t>±</w:t>
            </w:r>
            <w:r w:rsidR="00A72D88">
              <w:rPr>
                <w:sz w:val="20"/>
                <w:szCs w:val="20"/>
              </w:rPr>
              <w:t>0.023</w:t>
            </w:r>
          </w:p>
        </w:tc>
        <w:tc>
          <w:tcPr>
            <w:tcW w:w="466" w:type="pct"/>
          </w:tcPr>
          <w:p w14:paraId="35C7E624" w14:textId="77777777" w:rsidR="003F6EE5" w:rsidRPr="000800B4" w:rsidRDefault="003F6EE5" w:rsidP="009704BD">
            <w:pPr>
              <w:rPr>
                <w:sz w:val="20"/>
                <w:szCs w:val="20"/>
              </w:rPr>
            </w:pPr>
          </w:p>
        </w:tc>
        <w:tc>
          <w:tcPr>
            <w:tcW w:w="248" w:type="pct"/>
          </w:tcPr>
          <w:p w14:paraId="50D4D1F0" w14:textId="77777777" w:rsidR="003F6EE5" w:rsidRDefault="003F6EE5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96" w:type="pct"/>
          </w:tcPr>
          <w:p w14:paraId="0F86D362" w14:textId="77777777" w:rsidR="003F6EE5" w:rsidRPr="00A03EFE" w:rsidRDefault="003F6EE5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57" w:type="pct"/>
          </w:tcPr>
          <w:p w14:paraId="42681F5B" w14:textId="77777777" w:rsidR="003F6EE5" w:rsidRPr="00A03EFE" w:rsidRDefault="003F6EE5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84" w:type="pct"/>
          </w:tcPr>
          <w:p w14:paraId="2F87CE36" w14:textId="77777777" w:rsidR="003F6EE5" w:rsidRPr="00A03EFE" w:rsidRDefault="003F6EE5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526" w:type="pct"/>
          </w:tcPr>
          <w:p w14:paraId="07FEB387" w14:textId="013BCA2C" w:rsidR="003F6EE5" w:rsidRDefault="00DE2B13" w:rsidP="009704BD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fldChar w:fldCharType="begin"/>
            </w:r>
            <w:r>
              <w:rPr>
                <w:sz w:val="20"/>
                <w:szCs w:val="20"/>
                <w:lang w:val="en-GB"/>
              </w:rPr>
              <w:instrText xml:space="preserve"> ADDIN EN.CITE &lt;EndNote&gt;&lt;Cite&gt;&lt;Author&gt;Ladd&lt;/Author&gt;&lt;Year&gt;2021&lt;/Year&gt;&lt;RecNum&gt;3173&lt;/RecNum&gt;&lt;DisplayText&gt;(Ladd et al. 2021)&lt;/DisplayText&gt;&lt;record&gt;&lt;rec-number&gt;3173&lt;/rec-number&gt;&lt;foreign-keys&gt;&lt;key app="EN" db-id="x95ea2wt9vstvfefraqv09vh02rx2x09revt" timestamp="1727999632"&gt;3173&lt;/key&gt;&lt;/foreign-keys&gt;&lt;ref-type name="Journal Article"&gt;17&lt;/ref-type&gt;&lt;contributors&gt;&lt;authors&gt;&lt;author&gt;Ladd, Mark C&lt;/author&gt;&lt;author&gt;Winslow, Erin M&lt;/author&gt;&lt;author&gt;Burkepile, Deron E&lt;/author&gt;&lt;author&gt;Lenihan, Hunter S&lt;/author&gt;&lt;/authors&gt;&lt;/contributors&gt;&lt;titles&gt;&lt;title&gt;Corallivory varies with water depth to influence the growth of Acropora hyacinthus, a reef</w:instrText>
            </w:r>
            <w:r>
              <w:rPr>
                <w:rFonts w:ascii="Cambria Math" w:hAnsi="Cambria Math" w:cs="Cambria Math"/>
                <w:sz w:val="20"/>
                <w:szCs w:val="20"/>
                <w:lang w:val="en-GB"/>
              </w:rPr>
              <w:instrText>‐</w:instrText>
            </w:r>
            <w:r>
              <w:rPr>
                <w:sz w:val="20"/>
                <w:szCs w:val="20"/>
                <w:lang w:val="en-GB"/>
              </w:rPr>
              <w:instrText>forming coral&lt;/title&gt;&lt;secondary-title&gt;Ecosphere&lt;/secondary-title&gt;&lt;/titles&gt;&lt;periodical&gt;&lt;full-title&gt;Ecosphere&lt;/full-title&gt;&lt;/periodical&gt;&lt;pages&gt;e03623&lt;/pages&gt;&lt;volume&gt;12&lt;/volume&gt;&lt;number&gt;8&lt;/number&gt;&lt;dates&gt;&lt;year&gt;2021&lt;/year&gt;&lt;/dates&gt;&lt;isbn&gt;2150-8925&lt;/isbn&gt;&lt;urls&gt;&lt;/urls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>
              <w:rPr>
                <w:noProof/>
                <w:sz w:val="20"/>
                <w:szCs w:val="20"/>
                <w:lang w:val="en-GB"/>
              </w:rPr>
              <w:t>(Ladd et al. 2021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483" w:type="pct"/>
          </w:tcPr>
          <w:p w14:paraId="513A0793" w14:textId="6257679C" w:rsidR="003F6EE5" w:rsidRPr="00A03EFE" w:rsidRDefault="00903FC3" w:rsidP="009704BD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0 m depth only</w:t>
            </w:r>
          </w:p>
        </w:tc>
      </w:tr>
      <w:tr w:rsidR="00EA11AC" w:rsidRPr="00A03EFE" w14:paraId="7B23125D" w14:textId="77777777" w:rsidTr="004753B8">
        <w:tc>
          <w:tcPr>
            <w:tcW w:w="552" w:type="pct"/>
          </w:tcPr>
          <w:p w14:paraId="2D02DFDB" w14:textId="4CC0A201" w:rsidR="00F511B0" w:rsidRPr="00A03EFE" w:rsidRDefault="00F511B0" w:rsidP="009704BD">
            <w:pPr>
              <w:rPr>
                <w:b/>
                <w:bCs/>
                <w:sz w:val="20"/>
                <w:szCs w:val="20"/>
                <w:lang w:val="en-GB"/>
              </w:rPr>
            </w:pPr>
            <w:r w:rsidRPr="00A03EFE">
              <w:rPr>
                <w:b/>
                <w:bCs/>
                <w:sz w:val="20"/>
                <w:szCs w:val="20"/>
              </w:rPr>
              <w:t>Pocilloporidae</w:t>
            </w:r>
          </w:p>
        </w:tc>
        <w:tc>
          <w:tcPr>
            <w:tcW w:w="514" w:type="pct"/>
          </w:tcPr>
          <w:p w14:paraId="6252B12B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28" w:type="pct"/>
          </w:tcPr>
          <w:p w14:paraId="27AAAC5C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64" w:type="pct"/>
          </w:tcPr>
          <w:p w14:paraId="41A97233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82" w:type="pct"/>
          </w:tcPr>
          <w:p w14:paraId="1963ABF2" w14:textId="68A94ADA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66" w:type="pct"/>
          </w:tcPr>
          <w:p w14:paraId="1FC816EB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48" w:type="pct"/>
          </w:tcPr>
          <w:p w14:paraId="5A23EB18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96" w:type="pct"/>
          </w:tcPr>
          <w:p w14:paraId="2EFEDAA0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57" w:type="pct"/>
          </w:tcPr>
          <w:p w14:paraId="0215FCFA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84" w:type="pct"/>
          </w:tcPr>
          <w:p w14:paraId="2096B5EC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526" w:type="pct"/>
          </w:tcPr>
          <w:p w14:paraId="50CDF3EE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83" w:type="pct"/>
          </w:tcPr>
          <w:p w14:paraId="0813D019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</w:tr>
      <w:tr w:rsidR="00EA11AC" w:rsidRPr="00A03EFE" w14:paraId="6D9C3317" w14:textId="77777777" w:rsidTr="004753B8">
        <w:tc>
          <w:tcPr>
            <w:tcW w:w="552" w:type="pct"/>
          </w:tcPr>
          <w:p w14:paraId="7BB200ED" w14:textId="6D4B02A1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i/>
                <w:iCs/>
                <w:sz w:val="20"/>
                <w:szCs w:val="20"/>
              </w:rPr>
              <w:t>Madracis mirabilis</w:t>
            </w:r>
          </w:p>
        </w:tc>
        <w:tc>
          <w:tcPr>
            <w:tcW w:w="514" w:type="pct"/>
          </w:tcPr>
          <w:p w14:paraId="04203C60" w14:textId="0AD81B6B" w:rsidR="00F511B0" w:rsidRPr="00A03EFE" w:rsidRDefault="003B7CDE" w:rsidP="009704BD">
            <w:pPr>
              <w:rPr>
                <w:sz w:val="20"/>
                <w:szCs w:val="20"/>
                <w:lang w:val="en-GB"/>
              </w:rPr>
            </w:pPr>
            <w:r w:rsidRPr="003B7CDE">
              <w:rPr>
                <w:sz w:val="20"/>
                <w:szCs w:val="20"/>
              </w:rPr>
              <w:t>Branching</w:t>
            </w:r>
          </w:p>
        </w:tc>
        <w:tc>
          <w:tcPr>
            <w:tcW w:w="228" w:type="pct"/>
          </w:tcPr>
          <w:p w14:paraId="51A9CF69" w14:textId="77777777" w:rsidR="00F511B0" w:rsidRPr="00A03EFE" w:rsidRDefault="00F511B0" w:rsidP="009704BD">
            <w:pPr>
              <w:rPr>
                <w:sz w:val="20"/>
                <w:szCs w:val="20"/>
              </w:rPr>
            </w:pPr>
          </w:p>
        </w:tc>
        <w:tc>
          <w:tcPr>
            <w:tcW w:w="464" w:type="pct"/>
          </w:tcPr>
          <w:p w14:paraId="7D536606" w14:textId="77777777" w:rsidR="00F511B0" w:rsidRPr="00A03EFE" w:rsidRDefault="00F511B0" w:rsidP="009704BD">
            <w:pPr>
              <w:rPr>
                <w:sz w:val="20"/>
                <w:szCs w:val="20"/>
              </w:rPr>
            </w:pPr>
          </w:p>
        </w:tc>
        <w:tc>
          <w:tcPr>
            <w:tcW w:w="482" w:type="pct"/>
          </w:tcPr>
          <w:p w14:paraId="76DA6E31" w14:textId="3AD0F4FD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</w:rPr>
              <w:t>9.9 ± 2.2</w:t>
            </w:r>
          </w:p>
        </w:tc>
        <w:tc>
          <w:tcPr>
            <w:tcW w:w="466" w:type="pct"/>
          </w:tcPr>
          <w:p w14:paraId="34C255CC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48" w:type="pct"/>
          </w:tcPr>
          <w:p w14:paraId="3433A58A" w14:textId="0FBBCEF0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  <w:lang w:val="en-GB"/>
              </w:rPr>
              <w:t>1.2 ± 0.27</w:t>
            </w:r>
          </w:p>
        </w:tc>
        <w:tc>
          <w:tcPr>
            <w:tcW w:w="396" w:type="pct"/>
          </w:tcPr>
          <w:p w14:paraId="1E6240AA" w14:textId="34EAF131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57" w:type="pct"/>
          </w:tcPr>
          <w:p w14:paraId="5D37E1DA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84" w:type="pct"/>
          </w:tcPr>
          <w:p w14:paraId="03088B8F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526" w:type="pct"/>
          </w:tcPr>
          <w:p w14:paraId="06766C8B" w14:textId="038B0BB0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  <w:lang w:val="en-GB"/>
              </w:rPr>
              <w:fldChar w:fldCharType="begin"/>
            </w:r>
            <w:r w:rsidRPr="00A03EFE">
              <w:rPr>
                <w:sz w:val="20"/>
                <w:szCs w:val="20"/>
                <w:lang w:val="en-GB"/>
              </w:rPr>
              <w:instrText xml:space="preserve"> ADDIN EN.CITE &lt;EndNote&gt;&lt;Cite&gt;&lt;Author&gt;Brito-Millán&lt;/Author&gt;&lt;Year&gt;2019&lt;/Year&gt;&lt;RecNum&gt;3167&lt;/RecNum&gt;&lt;DisplayText&gt;(Brito-Millán et al. 2019)&lt;/DisplayText&gt;&lt;record&gt;&lt;rec-number&gt;3167&lt;/rec-number&gt;&lt;foreign-keys&gt;&lt;key app="EN" db-id="x95ea2wt9vstvfefraqv09vh02rx2x09revt" timestamp="1727521512"&gt;3167&lt;/key&gt;&lt;/foreign-keys&gt;&lt;ref-type name="Journal Article"&gt;17&lt;/ref-type&gt;&lt;contributors&gt;&lt;authors&gt;&lt;author&gt;Brito-Millán, Marlene&lt;/author&gt;&lt;author&gt;Vermeij, Mark JA&lt;/author&gt;&lt;author&gt;Alcantar, Esmeralda A&lt;/author&gt;&lt;author&gt;Sandin, Stuart A&lt;/author&gt;&lt;/authors&gt;&lt;/contributors&gt;&lt;titles&gt;&lt;title&gt;Coral reef assessments based on cover alone mask active dynamics of coral communities&lt;/title&gt;&lt;secondary-title&gt;Marine Ecology Progress Series&lt;/secondary-title&gt;&lt;/titles&gt;&lt;periodical&gt;&lt;full-title&gt;Marine Ecology Progress Series&lt;/full-title&gt;&lt;abbr-1&gt;Mar. Ecol. Prog. Ser.&lt;/abbr-1&gt;&lt;abbr-2&gt;Mar Ecol Prog Ser&lt;/abbr-2&gt;&lt;/periodical&gt;&lt;pages&gt;55-68&lt;/pages&gt;&lt;volume&gt;630&lt;/volume&gt;&lt;dates&gt;&lt;year&gt;2019&lt;/year&gt;&lt;/dates&gt;&lt;isbn&gt;0171-8630&lt;/isbn&gt;&lt;urls&gt;&lt;/urls&gt;&lt;/record&gt;&lt;/Cite&gt;&lt;/EndNote&gt;</w:instrText>
            </w:r>
            <w:r w:rsidRPr="00A03EFE">
              <w:rPr>
                <w:sz w:val="20"/>
                <w:szCs w:val="20"/>
                <w:lang w:val="en-GB"/>
              </w:rPr>
              <w:fldChar w:fldCharType="separate"/>
            </w:r>
            <w:r w:rsidRPr="00A03EFE">
              <w:rPr>
                <w:noProof/>
                <w:sz w:val="20"/>
                <w:szCs w:val="20"/>
                <w:lang w:val="en-GB"/>
              </w:rPr>
              <w:t>(Brito-Millán et al. 2019)</w:t>
            </w:r>
            <w:r w:rsidRPr="00A03EFE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483" w:type="pct"/>
          </w:tcPr>
          <w:p w14:paraId="3A576D29" w14:textId="168EFC6C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</w:tr>
      <w:tr w:rsidR="00EA11AC" w:rsidRPr="00A03EFE" w14:paraId="26DA4030" w14:textId="77777777" w:rsidTr="004753B8">
        <w:tc>
          <w:tcPr>
            <w:tcW w:w="552" w:type="pct"/>
          </w:tcPr>
          <w:p w14:paraId="5AB07398" w14:textId="3A54C5AB" w:rsidR="00F511B0" w:rsidRPr="00A03EFE" w:rsidRDefault="00F511B0" w:rsidP="009704BD">
            <w:pPr>
              <w:rPr>
                <w:sz w:val="20"/>
                <w:szCs w:val="20"/>
              </w:rPr>
            </w:pPr>
            <w:r w:rsidRPr="00A03EFE">
              <w:rPr>
                <w:i/>
                <w:iCs/>
                <w:sz w:val="20"/>
                <w:szCs w:val="20"/>
              </w:rPr>
              <w:t>Pocillopora spp.</w:t>
            </w:r>
          </w:p>
        </w:tc>
        <w:tc>
          <w:tcPr>
            <w:tcW w:w="514" w:type="pct"/>
          </w:tcPr>
          <w:p w14:paraId="6E791562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28" w:type="pct"/>
          </w:tcPr>
          <w:p w14:paraId="12F53835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64" w:type="pct"/>
          </w:tcPr>
          <w:p w14:paraId="3B851EFB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82" w:type="pct"/>
          </w:tcPr>
          <w:p w14:paraId="3E4F6CA1" w14:textId="08C9A9D6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  <w:lang w:val="en-GB"/>
              </w:rPr>
              <w:t xml:space="preserve">21.81 </w:t>
            </w:r>
            <w:r w:rsidRPr="00A03EFE">
              <w:rPr>
                <w:sz w:val="20"/>
                <w:szCs w:val="20"/>
              </w:rPr>
              <w:t>± 1.56</w:t>
            </w:r>
          </w:p>
        </w:tc>
        <w:tc>
          <w:tcPr>
            <w:tcW w:w="466" w:type="pct"/>
          </w:tcPr>
          <w:p w14:paraId="0807313C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48" w:type="pct"/>
          </w:tcPr>
          <w:p w14:paraId="2CE3535E" w14:textId="38E75AF1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96" w:type="pct"/>
          </w:tcPr>
          <w:p w14:paraId="16F88EFC" w14:textId="7680239E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57" w:type="pct"/>
          </w:tcPr>
          <w:p w14:paraId="28BF150F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84" w:type="pct"/>
          </w:tcPr>
          <w:p w14:paraId="096953E0" w14:textId="4C05E56B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  <w:lang w:val="en-GB"/>
              </w:rPr>
              <w:t xml:space="preserve">Juv. Density 2.56 </w:t>
            </w:r>
            <w:r w:rsidRPr="00A03EFE">
              <w:rPr>
                <w:sz w:val="20"/>
                <w:szCs w:val="20"/>
              </w:rPr>
              <w:t>± 0.89</w:t>
            </w:r>
          </w:p>
        </w:tc>
        <w:tc>
          <w:tcPr>
            <w:tcW w:w="526" w:type="pct"/>
          </w:tcPr>
          <w:p w14:paraId="0F178597" w14:textId="1F6A145E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  <w:lang w:val="en-GB"/>
              </w:rPr>
              <w:t>(Edmunds et al. 2018)</w:t>
            </w:r>
          </w:p>
        </w:tc>
        <w:tc>
          <w:tcPr>
            <w:tcW w:w="483" w:type="pct"/>
          </w:tcPr>
          <w:p w14:paraId="58921843" w14:textId="0F6463F3" w:rsidR="00F511B0" w:rsidRPr="00A03EFE" w:rsidRDefault="00F511B0" w:rsidP="009704BD">
            <w:pPr>
              <w:rPr>
                <w:sz w:val="20"/>
                <w:szCs w:val="20"/>
              </w:rPr>
            </w:pPr>
            <w:r w:rsidRPr="00A03EFE">
              <w:rPr>
                <w:sz w:val="20"/>
                <w:szCs w:val="20"/>
              </w:rPr>
              <w:t>Genus level – no species defined</w:t>
            </w:r>
          </w:p>
        </w:tc>
      </w:tr>
      <w:tr w:rsidR="00EA11AC" w:rsidRPr="00A03EFE" w14:paraId="576EC3F4" w14:textId="77777777" w:rsidTr="004753B8">
        <w:tc>
          <w:tcPr>
            <w:tcW w:w="552" w:type="pct"/>
          </w:tcPr>
          <w:p w14:paraId="2A42135C" w14:textId="646D63EB" w:rsidR="00AC4076" w:rsidRPr="00A03EFE" w:rsidRDefault="00AC4076" w:rsidP="009704BD">
            <w:pPr>
              <w:rPr>
                <w:i/>
                <w:iCs/>
                <w:sz w:val="20"/>
                <w:szCs w:val="20"/>
              </w:rPr>
            </w:pPr>
            <w:r w:rsidRPr="00AC4076">
              <w:rPr>
                <w:i/>
                <w:iCs/>
                <w:sz w:val="20"/>
                <w:szCs w:val="20"/>
              </w:rPr>
              <w:t>Seriatopora hystrix</w:t>
            </w:r>
          </w:p>
        </w:tc>
        <w:tc>
          <w:tcPr>
            <w:tcW w:w="514" w:type="pct"/>
          </w:tcPr>
          <w:p w14:paraId="43ED8A09" w14:textId="2AB06FA5" w:rsidR="00AC4076" w:rsidRPr="00A03EFE" w:rsidRDefault="000F137D" w:rsidP="009704BD">
            <w:pPr>
              <w:rPr>
                <w:sz w:val="20"/>
                <w:szCs w:val="20"/>
                <w:lang w:val="en-GB"/>
              </w:rPr>
            </w:pPr>
            <w:r w:rsidRPr="003B7CDE">
              <w:rPr>
                <w:sz w:val="20"/>
                <w:szCs w:val="20"/>
              </w:rPr>
              <w:t>Branching</w:t>
            </w:r>
          </w:p>
        </w:tc>
        <w:tc>
          <w:tcPr>
            <w:tcW w:w="228" w:type="pct"/>
          </w:tcPr>
          <w:p w14:paraId="0AD55E67" w14:textId="77777777" w:rsidR="00AC4076" w:rsidRPr="00A03EFE" w:rsidRDefault="00AC4076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64" w:type="pct"/>
          </w:tcPr>
          <w:p w14:paraId="369354CF" w14:textId="77777777" w:rsidR="00AC4076" w:rsidRPr="00A03EFE" w:rsidRDefault="00AC4076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82" w:type="pct"/>
          </w:tcPr>
          <w:p w14:paraId="4D29564D" w14:textId="129774BC" w:rsidR="00AC4076" w:rsidRPr="00A03EFE" w:rsidRDefault="000F137D" w:rsidP="009704BD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0.5</w:t>
            </w:r>
          </w:p>
        </w:tc>
        <w:tc>
          <w:tcPr>
            <w:tcW w:w="466" w:type="pct"/>
          </w:tcPr>
          <w:p w14:paraId="45E09E4A" w14:textId="77777777" w:rsidR="00AC4076" w:rsidRPr="00A03EFE" w:rsidRDefault="00AC4076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48" w:type="pct"/>
          </w:tcPr>
          <w:p w14:paraId="55256050" w14:textId="77777777" w:rsidR="00AC4076" w:rsidRPr="00A03EFE" w:rsidRDefault="00AC4076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96" w:type="pct"/>
          </w:tcPr>
          <w:p w14:paraId="15ECB854" w14:textId="77777777" w:rsidR="00AC4076" w:rsidRPr="00A03EFE" w:rsidRDefault="00AC4076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57" w:type="pct"/>
          </w:tcPr>
          <w:p w14:paraId="35682B22" w14:textId="77777777" w:rsidR="00AC4076" w:rsidRPr="00A03EFE" w:rsidRDefault="00AC4076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84" w:type="pct"/>
          </w:tcPr>
          <w:p w14:paraId="784B8F2A" w14:textId="77777777" w:rsidR="00AC4076" w:rsidRPr="00A03EFE" w:rsidRDefault="00AC4076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526" w:type="pct"/>
          </w:tcPr>
          <w:p w14:paraId="05C039F8" w14:textId="71DC9DF7" w:rsidR="00AC4076" w:rsidRPr="00A03EFE" w:rsidRDefault="002C5F30" w:rsidP="009704BD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fldChar w:fldCharType="begin"/>
            </w:r>
            <w:r>
              <w:rPr>
                <w:sz w:val="20"/>
                <w:szCs w:val="20"/>
                <w:lang w:val="en-GB"/>
              </w:rPr>
              <w:instrText xml:space="preserve"> ADDIN EN.CITE &lt;EndNote&gt;&lt;Cite&gt;&lt;Author&gt;Warner&lt;/Author&gt;&lt;Year&gt;2016&lt;/Year&gt;&lt;RecNum&gt;3073&lt;/RecNum&gt;&lt;DisplayText&gt;(Warner et al. 2016)&lt;/DisplayText&gt;&lt;record&gt;&lt;rec-number&gt;3073&lt;/rec-number&gt;&lt;foreign-keys&gt;&lt;key app="EN" db-id="x95ea2wt9vstvfefraqv09vh02rx2x09revt" timestamp="1664237993"&gt;3073&lt;/key&gt;&lt;/foreign-keys&gt;&lt;ref-type name="Journal Article"&gt;17&lt;/ref-type&gt;&lt;contributors&gt;&lt;authors&gt;&lt;author&gt;Warner, Patricia A&lt;/author&gt;&lt;author&gt;Willis, Bette L&lt;/author&gt;&lt;author&gt;Van Oppen, Madeleine JH&lt;/author&gt;&lt;/authors&gt;&lt;/contributors&gt;&lt;titles&gt;&lt;title&gt;Sperm dispersal distances estimated by parentage analysis in a brooding scleractinian coral&lt;/title&gt;&lt;secondary-title&gt;Molecular Ecology&lt;/secondary-title&gt;&lt;/titles&gt;&lt;periodical&gt;&lt;full-title&gt;Molecular Ecology&lt;/full-title&gt;&lt;abbr-1&gt;Mol. Ecol.&lt;/abbr-1&gt;&lt;abbr-2&gt;Mol Ecol&lt;/abbr-2&gt;&lt;/periodical&gt;&lt;pages&gt;1398-1415&lt;/pages&gt;&lt;volume&gt;25&lt;/volume&gt;&lt;number&gt;6&lt;/number&gt;&lt;dates&gt;&lt;year&gt;2016&lt;/year&gt;&lt;/dates&gt;&lt;isbn&gt;0962-1083&lt;/isbn&gt;&lt;urls&gt;&lt;/urls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>
              <w:rPr>
                <w:noProof/>
                <w:sz w:val="20"/>
                <w:szCs w:val="20"/>
                <w:lang w:val="en-GB"/>
              </w:rPr>
              <w:t>(Warner et al. 2016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483" w:type="pct"/>
          </w:tcPr>
          <w:p w14:paraId="3A7C8E60" w14:textId="77777777" w:rsidR="00AC4076" w:rsidRPr="00A03EFE" w:rsidRDefault="00AC4076" w:rsidP="009704BD">
            <w:pPr>
              <w:rPr>
                <w:sz w:val="20"/>
                <w:szCs w:val="20"/>
              </w:rPr>
            </w:pPr>
          </w:p>
        </w:tc>
      </w:tr>
      <w:tr w:rsidR="00EA11AC" w:rsidRPr="00A03EFE" w14:paraId="4CCAD012" w14:textId="77777777" w:rsidTr="004753B8">
        <w:tc>
          <w:tcPr>
            <w:tcW w:w="552" w:type="pct"/>
          </w:tcPr>
          <w:p w14:paraId="1DDD2B36" w14:textId="73785A90" w:rsidR="00F511B0" w:rsidRPr="00A03EFE" w:rsidRDefault="00F511B0" w:rsidP="009704BD">
            <w:pPr>
              <w:spacing w:line="278" w:lineRule="auto"/>
              <w:rPr>
                <w:b/>
                <w:bCs/>
                <w:i/>
                <w:iCs/>
                <w:sz w:val="20"/>
                <w:szCs w:val="20"/>
              </w:rPr>
            </w:pPr>
            <w:r w:rsidRPr="00A03EFE">
              <w:rPr>
                <w:b/>
                <w:bCs/>
                <w:i/>
                <w:iCs/>
                <w:sz w:val="20"/>
                <w:szCs w:val="20"/>
                <w:lang w:val="en-GB"/>
              </w:rPr>
              <w:t>Merulinidae</w:t>
            </w:r>
          </w:p>
        </w:tc>
        <w:tc>
          <w:tcPr>
            <w:tcW w:w="514" w:type="pct"/>
          </w:tcPr>
          <w:p w14:paraId="5B98EE3C" w14:textId="0443DEBE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28" w:type="pct"/>
          </w:tcPr>
          <w:p w14:paraId="766696C5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64" w:type="pct"/>
          </w:tcPr>
          <w:p w14:paraId="0CCCFCF1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82" w:type="pct"/>
          </w:tcPr>
          <w:p w14:paraId="48CF6BD1" w14:textId="0633D05C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66" w:type="pct"/>
          </w:tcPr>
          <w:p w14:paraId="5868096A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48" w:type="pct"/>
          </w:tcPr>
          <w:p w14:paraId="227E37D6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96" w:type="pct"/>
          </w:tcPr>
          <w:p w14:paraId="2A3E1534" w14:textId="77DADDDC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57" w:type="pct"/>
          </w:tcPr>
          <w:p w14:paraId="6668765C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84" w:type="pct"/>
          </w:tcPr>
          <w:p w14:paraId="53817A12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526" w:type="pct"/>
          </w:tcPr>
          <w:p w14:paraId="25FE6BD7" w14:textId="4894A61A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83" w:type="pct"/>
          </w:tcPr>
          <w:p w14:paraId="2AC042BC" w14:textId="3F15F63F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</w:tr>
      <w:tr w:rsidR="00EA11AC" w:rsidRPr="00A03EFE" w14:paraId="7B1B8FFF" w14:textId="77777777" w:rsidTr="004753B8">
        <w:trPr>
          <w:trHeight w:val="300"/>
        </w:trPr>
        <w:tc>
          <w:tcPr>
            <w:tcW w:w="552" w:type="pct"/>
          </w:tcPr>
          <w:p w14:paraId="266DBDFD" w14:textId="51754A6F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i/>
                <w:iCs/>
                <w:sz w:val="20"/>
                <w:szCs w:val="20"/>
                <w:lang w:val="en-GB"/>
              </w:rPr>
              <w:t>Montastrea annularis</w:t>
            </w:r>
          </w:p>
        </w:tc>
        <w:tc>
          <w:tcPr>
            <w:tcW w:w="514" w:type="pct"/>
          </w:tcPr>
          <w:p w14:paraId="754E6333" w14:textId="04EDA894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28" w:type="pct"/>
          </w:tcPr>
          <w:p w14:paraId="2266473C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64" w:type="pct"/>
          </w:tcPr>
          <w:p w14:paraId="2FD92EE0" w14:textId="77777777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82" w:type="pct"/>
          </w:tcPr>
          <w:p w14:paraId="548C4154" w14:textId="735570E6" w:rsidR="00F511B0" w:rsidRPr="00A03EFE" w:rsidRDefault="5B3BAA47" w:rsidP="009704BD">
            <w:pPr>
              <w:rPr>
                <w:sz w:val="20"/>
                <w:szCs w:val="20"/>
                <w:lang w:val="en-GB"/>
              </w:rPr>
            </w:pPr>
            <w:r w:rsidRPr="5B3BAA47">
              <w:rPr>
                <w:sz w:val="20"/>
                <w:szCs w:val="20"/>
                <w:lang w:val="en-GB"/>
              </w:rPr>
              <w:t>20</w:t>
            </w:r>
          </w:p>
        </w:tc>
        <w:tc>
          <w:tcPr>
            <w:tcW w:w="466" w:type="pct"/>
          </w:tcPr>
          <w:p w14:paraId="59BB9DC4" w14:textId="31CA66C1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48" w:type="pct"/>
          </w:tcPr>
          <w:p w14:paraId="0237EEAC" w14:textId="49AE505C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96" w:type="pct"/>
          </w:tcPr>
          <w:p w14:paraId="21C3C886" w14:textId="0E42A90A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57" w:type="pct"/>
          </w:tcPr>
          <w:p w14:paraId="56D0D3DB" w14:textId="6EC82F1B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84" w:type="pct"/>
          </w:tcPr>
          <w:p w14:paraId="1221AB4A" w14:textId="2F1ABFCA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526" w:type="pct"/>
          </w:tcPr>
          <w:p w14:paraId="32CFF7EE" w14:textId="4BD86D98" w:rsidR="00F511B0" w:rsidRPr="00A03EFE" w:rsidRDefault="00525D85" w:rsidP="009704BD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fldChar w:fldCharType="begin"/>
            </w:r>
            <w:r>
              <w:rPr>
                <w:sz w:val="20"/>
                <w:szCs w:val="20"/>
                <w:lang w:val="en-GB"/>
              </w:rPr>
              <w:instrText xml:space="preserve"> ADDIN EN.CITE &lt;EndNote&gt;&lt;Cite&gt;&lt;Author&gt;Edmunds&lt;/Author&gt;&lt;Year&gt;2007&lt;/Year&gt;&lt;RecNum&gt;3170&lt;/RecNum&gt;&lt;DisplayText&gt;(Edmunds &amp;amp; Elahi 2007)&lt;/DisplayText&gt;&lt;record&gt;&lt;rec-number&gt;3170&lt;/rec-number&gt;&lt;foreign-keys&gt;&lt;key app="EN" db-id="x95ea2wt9vstvfefraqv09vh02rx2x09revt" timestamp="1727566776"&gt;3170&lt;/key&gt;&lt;/foreign-keys&gt;&lt;ref-type name="Journal Article"&gt;17&lt;/ref-type&gt;&lt;contributors&gt;&lt;authors&gt;&lt;author&gt;Edmunds, Peter J&lt;/author&gt;&lt;author&gt;Elahi, Robin&lt;/author&gt;&lt;/authors&gt;&lt;/contributors&gt;&lt;titles&gt;&lt;title&gt;The demographics of a 15</w:instrText>
            </w:r>
            <w:r>
              <w:rPr>
                <w:rFonts w:ascii="Cambria Math" w:hAnsi="Cambria Math" w:cs="Cambria Math"/>
                <w:sz w:val="20"/>
                <w:szCs w:val="20"/>
                <w:lang w:val="en-GB"/>
              </w:rPr>
              <w:instrText>‐</w:instrText>
            </w:r>
            <w:r>
              <w:rPr>
                <w:sz w:val="20"/>
                <w:szCs w:val="20"/>
                <w:lang w:val="en-GB"/>
              </w:rPr>
              <w:instrText>year decline in cover of the Caribbean reef coral Montastraea annularis&lt;/title&gt;&lt;secondary-title&gt;Ecological Monographs&lt;/secondary-title&gt;&lt;/titles&gt;&lt;periodical&gt;&lt;full-title&gt;Ecological Monographs&lt;/full-title&gt;&lt;abbr-1&gt;Ecol. Monogr.&lt;/abbr-1&gt;&lt;abbr-2&gt;Ecol Monogr&lt;/abbr-2&gt;&lt;/periodical&gt;&lt;pages&gt;3-18&lt;/pages&gt;&lt;volume&gt;77&lt;/volume&gt;&lt;number&gt;1&lt;/number&gt;&lt;dates&gt;&lt;year&gt;2007&lt;/year&gt;&lt;/dates&gt;&lt;isbn&gt;1557-7015&lt;/isbn&gt;&lt;urls&gt;&lt;/urls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>
              <w:rPr>
                <w:noProof/>
                <w:sz w:val="20"/>
                <w:szCs w:val="20"/>
                <w:lang w:val="en-GB"/>
              </w:rPr>
              <w:t>(Edmunds &amp; Elahi 2007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483" w:type="pct"/>
          </w:tcPr>
          <w:p w14:paraId="64910B0B" w14:textId="5F25D210" w:rsidR="00F511B0" w:rsidRPr="00A03EFE" w:rsidRDefault="00F511B0" w:rsidP="009704BD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  <w:lang w:val="en-GB"/>
              </w:rPr>
              <w:t>Documented declines over time</w:t>
            </w:r>
          </w:p>
        </w:tc>
      </w:tr>
      <w:tr w:rsidR="00EA11AC" w:rsidRPr="00A03EFE" w14:paraId="30B97F97" w14:textId="77777777" w:rsidTr="004753B8">
        <w:trPr>
          <w:trHeight w:val="300"/>
        </w:trPr>
        <w:tc>
          <w:tcPr>
            <w:tcW w:w="552" w:type="pct"/>
          </w:tcPr>
          <w:p w14:paraId="1E8B310F" w14:textId="7247C623" w:rsidR="001A6D0C" w:rsidRPr="00A03EFE" w:rsidRDefault="001A6D0C" w:rsidP="001A6D0C">
            <w:pPr>
              <w:rPr>
                <w:i/>
                <w:iCs/>
                <w:sz w:val="20"/>
                <w:szCs w:val="20"/>
                <w:lang w:val="en-GB"/>
              </w:rPr>
            </w:pPr>
            <w:r w:rsidRPr="00A03EFE">
              <w:rPr>
                <w:i/>
                <w:iCs/>
                <w:sz w:val="20"/>
                <w:szCs w:val="20"/>
                <w:lang w:val="en-GB"/>
              </w:rPr>
              <w:lastRenderedPageBreak/>
              <w:t>Orbicella annularis</w:t>
            </w:r>
          </w:p>
        </w:tc>
        <w:tc>
          <w:tcPr>
            <w:tcW w:w="514" w:type="pct"/>
          </w:tcPr>
          <w:p w14:paraId="5CE5CE9C" w14:textId="4689140A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  <w:lang w:val="en-GB"/>
              </w:rPr>
              <w:t>Massive</w:t>
            </w:r>
          </w:p>
        </w:tc>
        <w:tc>
          <w:tcPr>
            <w:tcW w:w="228" w:type="pct"/>
          </w:tcPr>
          <w:p w14:paraId="77341F6B" w14:textId="77777777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64" w:type="pct"/>
          </w:tcPr>
          <w:p w14:paraId="25A64987" w14:textId="77777777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82" w:type="pct"/>
          </w:tcPr>
          <w:p w14:paraId="775F8B0B" w14:textId="30A67FFE" w:rsidR="001A6D0C" w:rsidRPr="00A03EFE" w:rsidRDefault="00DE66DA" w:rsidP="001A6D0C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  <w:lang w:val="en-GB"/>
              </w:rPr>
              <w:t xml:space="preserve">8 </w:t>
            </w:r>
            <w:r>
              <w:rPr>
                <w:sz w:val="20"/>
                <w:szCs w:val="20"/>
                <w:lang w:val="en-GB"/>
              </w:rPr>
              <w:t>to</w:t>
            </w:r>
            <w:r w:rsidR="009F0FF2">
              <w:rPr>
                <w:sz w:val="20"/>
                <w:szCs w:val="20"/>
                <w:lang w:val="en-GB"/>
              </w:rPr>
              <w:t xml:space="preserve"> </w:t>
            </w:r>
            <w:r w:rsidR="001A6D0C" w:rsidRPr="00A03EFE">
              <w:rPr>
                <w:sz w:val="20"/>
                <w:szCs w:val="20"/>
                <w:lang w:val="en-GB"/>
              </w:rPr>
              <w:t xml:space="preserve">51 </w:t>
            </w:r>
          </w:p>
        </w:tc>
        <w:tc>
          <w:tcPr>
            <w:tcW w:w="466" w:type="pct"/>
          </w:tcPr>
          <w:p w14:paraId="27661E62" w14:textId="77777777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48" w:type="pct"/>
          </w:tcPr>
          <w:p w14:paraId="13A852F9" w14:textId="77777777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96" w:type="pct"/>
          </w:tcPr>
          <w:p w14:paraId="3B83C4DE" w14:textId="77777777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57" w:type="pct"/>
          </w:tcPr>
          <w:p w14:paraId="49244B25" w14:textId="77777777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84" w:type="pct"/>
          </w:tcPr>
          <w:p w14:paraId="1063A3C2" w14:textId="77777777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526" w:type="pct"/>
          </w:tcPr>
          <w:p w14:paraId="598E10BB" w14:textId="12F21AC4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  <w:lang w:val="en-GB"/>
              </w:rPr>
              <w:t>Edmunds2019</w:t>
            </w:r>
          </w:p>
        </w:tc>
        <w:tc>
          <w:tcPr>
            <w:tcW w:w="483" w:type="pct"/>
          </w:tcPr>
          <w:p w14:paraId="3A24CC2C" w14:textId="6CF9893F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  <w:lang w:val="en-GB"/>
              </w:rPr>
              <w:t>*Note mostly small size class</w:t>
            </w:r>
          </w:p>
        </w:tc>
      </w:tr>
      <w:tr w:rsidR="00EA11AC" w:rsidRPr="00A03EFE" w14:paraId="20B20F7A" w14:textId="77777777" w:rsidTr="004753B8">
        <w:trPr>
          <w:trHeight w:val="300"/>
        </w:trPr>
        <w:tc>
          <w:tcPr>
            <w:tcW w:w="552" w:type="pct"/>
          </w:tcPr>
          <w:p w14:paraId="2F525F62" w14:textId="38001D6B" w:rsidR="001A6D0C" w:rsidRPr="00A03EFE" w:rsidRDefault="001A6D0C" w:rsidP="001A6D0C">
            <w:pPr>
              <w:rPr>
                <w:b/>
                <w:bCs/>
                <w:i/>
                <w:iCs/>
                <w:sz w:val="20"/>
                <w:szCs w:val="20"/>
                <w:lang w:val="en-GB"/>
              </w:rPr>
            </w:pPr>
            <w:r w:rsidRPr="001A7A0C">
              <w:rPr>
                <w:b/>
                <w:bCs/>
                <w:i/>
                <w:iCs/>
                <w:sz w:val="20"/>
                <w:szCs w:val="20"/>
                <w:lang w:val="en-GB"/>
              </w:rPr>
              <w:t>Agariciidae</w:t>
            </w:r>
          </w:p>
        </w:tc>
        <w:tc>
          <w:tcPr>
            <w:tcW w:w="514" w:type="pct"/>
          </w:tcPr>
          <w:p w14:paraId="062202EE" w14:textId="77777777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28" w:type="pct"/>
          </w:tcPr>
          <w:p w14:paraId="44BF4F4F" w14:textId="77777777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64" w:type="pct"/>
          </w:tcPr>
          <w:p w14:paraId="15255E8B" w14:textId="77777777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82" w:type="pct"/>
          </w:tcPr>
          <w:p w14:paraId="61D70D25" w14:textId="5F3F296F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66" w:type="pct"/>
          </w:tcPr>
          <w:p w14:paraId="1220367C" w14:textId="77777777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48" w:type="pct"/>
          </w:tcPr>
          <w:p w14:paraId="78D6F80D" w14:textId="77777777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96" w:type="pct"/>
          </w:tcPr>
          <w:p w14:paraId="69F71616" w14:textId="77777777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57" w:type="pct"/>
          </w:tcPr>
          <w:p w14:paraId="47174480" w14:textId="77777777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84" w:type="pct"/>
          </w:tcPr>
          <w:p w14:paraId="62ABBBAA" w14:textId="77777777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526" w:type="pct"/>
          </w:tcPr>
          <w:p w14:paraId="714B4870" w14:textId="77777777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83" w:type="pct"/>
          </w:tcPr>
          <w:p w14:paraId="7026EF2A" w14:textId="77777777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</w:tr>
      <w:tr w:rsidR="00EA11AC" w:rsidRPr="00A03EFE" w14:paraId="17317EEE" w14:textId="77777777" w:rsidTr="004753B8">
        <w:trPr>
          <w:trHeight w:val="300"/>
        </w:trPr>
        <w:tc>
          <w:tcPr>
            <w:tcW w:w="552" w:type="pct"/>
          </w:tcPr>
          <w:p w14:paraId="42DFE735" w14:textId="7427010B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i/>
                <w:iCs/>
                <w:sz w:val="20"/>
                <w:szCs w:val="20"/>
              </w:rPr>
              <w:t>Agaricia agaricites</w:t>
            </w:r>
          </w:p>
        </w:tc>
        <w:tc>
          <w:tcPr>
            <w:tcW w:w="514" w:type="pct"/>
          </w:tcPr>
          <w:p w14:paraId="4D661927" w14:textId="279AFE8F" w:rsidR="001A6D0C" w:rsidRPr="00A03EFE" w:rsidRDefault="0048605F" w:rsidP="001A6D0C">
            <w:pPr>
              <w:rPr>
                <w:sz w:val="20"/>
                <w:szCs w:val="20"/>
                <w:lang w:val="en-GB"/>
              </w:rPr>
            </w:pPr>
            <w:r w:rsidRPr="0048605F">
              <w:rPr>
                <w:sz w:val="20"/>
                <w:szCs w:val="20"/>
              </w:rPr>
              <w:t>Foliose</w:t>
            </w:r>
          </w:p>
        </w:tc>
        <w:tc>
          <w:tcPr>
            <w:tcW w:w="228" w:type="pct"/>
          </w:tcPr>
          <w:p w14:paraId="4F15C048" w14:textId="77777777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64" w:type="pct"/>
          </w:tcPr>
          <w:p w14:paraId="30331613" w14:textId="77777777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82" w:type="pct"/>
          </w:tcPr>
          <w:p w14:paraId="5683BA10" w14:textId="1760097F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</w:rPr>
              <w:t>2.1 ± 0.4</w:t>
            </w:r>
          </w:p>
        </w:tc>
        <w:tc>
          <w:tcPr>
            <w:tcW w:w="466" w:type="pct"/>
          </w:tcPr>
          <w:p w14:paraId="1A9A1921" w14:textId="0D271394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48" w:type="pct"/>
          </w:tcPr>
          <w:p w14:paraId="6AFE315F" w14:textId="5A590DF3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</w:rPr>
              <w:t>0.5 ± 0.09</w:t>
            </w:r>
          </w:p>
        </w:tc>
        <w:tc>
          <w:tcPr>
            <w:tcW w:w="396" w:type="pct"/>
          </w:tcPr>
          <w:p w14:paraId="16E46C00" w14:textId="3B35D94A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57" w:type="pct"/>
          </w:tcPr>
          <w:p w14:paraId="7B61E906" w14:textId="0D45F46B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84" w:type="pct"/>
          </w:tcPr>
          <w:p w14:paraId="16EF1D45" w14:textId="3EA20A24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526" w:type="pct"/>
          </w:tcPr>
          <w:p w14:paraId="14F04921" w14:textId="257901B0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  <w:r w:rsidRPr="00A03EFE">
              <w:rPr>
                <w:sz w:val="20"/>
                <w:szCs w:val="20"/>
                <w:lang w:val="en-GB"/>
              </w:rPr>
              <w:fldChar w:fldCharType="begin"/>
            </w:r>
            <w:r w:rsidRPr="00A03EFE">
              <w:rPr>
                <w:sz w:val="20"/>
                <w:szCs w:val="20"/>
                <w:lang w:val="en-GB"/>
              </w:rPr>
              <w:instrText xml:space="preserve"> ADDIN EN.CITE &lt;EndNote&gt;&lt;Cite&gt;&lt;Author&gt;Brito-Millán&lt;/Author&gt;&lt;Year&gt;2019&lt;/Year&gt;&lt;RecNum&gt;3167&lt;/RecNum&gt;&lt;DisplayText&gt;(Brito-Millán et al. 2019)&lt;/DisplayText&gt;&lt;record&gt;&lt;rec-number&gt;3167&lt;/rec-number&gt;&lt;foreign-keys&gt;&lt;key app="EN" db-id="x95ea2wt9vstvfefraqv09vh02rx2x09revt" timestamp="1727521512"&gt;3167&lt;/key&gt;&lt;/foreign-keys&gt;&lt;ref-type name="Journal Article"&gt;17&lt;/ref-type&gt;&lt;contributors&gt;&lt;authors&gt;&lt;author&gt;Brito-Millán, Marlene&lt;/author&gt;&lt;author&gt;Vermeij, Mark JA&lt;/author&gt;&lt;author&gt;Alcantar, Esmeralda A&lt;/author&gt;&lt;author&gt;Sandin, Stuart A&lt;/author&gt;&lt;/authors&gt;&lt;/contributors&gt;&lt;titles&gt;&lt;title&gt;Coral reef assessments based on cover alone mask active dynamics of coral communities&lt;/title&gt;&lt;secondary-title&gt;Marine Ecology Progress Series&lt;/secondary-title&gt;&lt;/titles&gt;&lt;periodical&gt;&lt;full-title&gt;Marine Ecology Progress Series&lt;/full-title&gt;&lt;abbr-1&gt;Mar. Ecol. Prog. Ser.&lt;/abbr-1&gt;&lt;abbr-2&gt;Mar Ecol Prog Ser&lt;/abbr-2&gt;&lt;/periodical&gt;&lt;pages&gt;55-68&lt;/pages&gt;&lt;volume&gt;630&lt;/volume&gt;&lt;dates&gt;&lt;year&gt;2019&lt;/year&gt;&lt;/dates&gt;&lt;isbn&gt;0171-8630&lt;/isbn&gt;&lt;urls&gt;&lt;/urls&gt;&lt;/record&gt;&lt;/Cite&gt;&lt;/EndNote&gt;</w:instrText>
            </w:r>
            <w:r w:rsidRPr="00A03EFE">
              <w:rPr>
                <w:sz w:val="20"/>
                <w:szCs w:val="20"/>
                <w:lang w:val="en-GB"/>
              </w:rPr>
              <w:fldChar w:fldCharType="separate"/>
            </w:r>
            <w:r w:rsidRPr="00A03EFE">
              <w:rPr>
                <w:noProof/>
                <w:sz w:val="20"/>
                <w:szCs w:val="20"/>
                <w:lang w:val="en-GB"/>
              </w:rPr>
              <w:t>(Brito-Millán et al. 2019)</w:t>
            </w:r>
            <w:r w:rsidRPr="00A03EFE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483" w:type="pct"/>
          </w:tcPr>
          <w:p w14:paraId="6DE2B0C5" w14:textId="3C19F129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</w:tr>
      <w:tr w:rsidR="00EA11AC" w:rsidRPr="00A03EFE" w14:paraId="2091D15F" w14:textId="77777777" w:rsidTr="004753B8">
        <w:trPr>
          <w:trHeight w:val="300"/>
        </w:trPr>
        <w:tc>
          <w:tcPr>
            <w:tcW w:w="552" w:type="pct"/>
          </w:tcPr>
          <w:p w14:paraId="7E52718D" w14:textId="770B3DD7" w:rsidR="001A6D0C" w:rsidRPr="00DA67EC" w:rsidRDefault="00DA67EC" w:rsidP="001A6D0C">
            <w:pPr>
              <w:rPr>
                <w:b/>
                <w:bCs/>
                <w:i/>
                <w:iCs/>
                <w:sz w:val="20"/>
                <w:szCs w:val="20"/>
                <w:lang w:val="en-GB"/>
              </w:rPr>
            </w:pPr>
            <w:r w:rsidRPr="00DA67EC">
              <w:rPr>
                <w:b/>
                <w:bCs/>
                <w:i/>
                <w:iCs/>
                <w:sz w:val="20"/>
                <w:szCs w:val="20"/>
                <w:lang w:val="en-GB"/>
              </w:rPr>
              <w:t>Poritidae</w:t>
            </w:r>
          </w:p>
        </w:tc>
        <w:tc>
          <w:tcPr>
            <w:tcW w:w="514" w:type="pct"/>
          </w:tcPr>
          <w:p w14:paraId="51774B65" w14:textId="4B5B6D9A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28" w:type="pct"/>
          </w:tcPr>
          <w:p w14:paraId="7031424E" w14:textId="77777777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64" w:type="pct"/>
          </w:tcPr>
          <w:p w14:paraId="4D6EE4EA" w14:textId="77777777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82" w:type="pct"/>
          </w:tcPr>
          <w:p w14:paraId="03A01A88" w14:textId="2AD8778B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66" w:type="pct"/>
          </w:tcPr>
          <w:p w14:paraId="2315FDF8" w14:textId="377CE4EB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48" w:type="pct"/>
          </w:tcPr>
          <w:p w14:paraId="541B82AE" w14:textId="65D49E0B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96" w:type="pct"/>
          </w:tcPr>
          <w:p w14:paraId="116720B4" w14:textId="71ED659B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57" w:type="pct"/>
          </w:tcPr>
          <w:p w14:paraId="2215082F" w14:textId="2C5C5396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84" w:type="pct"/>
          </w:tcPr>
          <w:p w14:paraId="551354D5" w14:textId="0F3C5994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526" w:type="pct"/>
          </w:tcPr>
          <w:p w14:paraId="55464777" w14:textId="6CD7E6B0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83" w:type="pct"/>
          </w:tcPr>
          <w:p w14:paraId="059C2180" w14:textId="0E8F9DBC" w:rsidR="001A6D0C" w:rsidRPr="00A03EFE" w:rsidRDefault="001A6D0C" w:rsidP="001A6D0C">
            <w:pPr>
              <w:rPr>
                <w:sz w:val="20"/>
                <w:szCs w:val="20"/>
                <w:lang w:val="en-GB"/>
              </w:rPr>
            </w:pPr>
          </w:p>
        </w:tc>
      </w:tr>
      <w:tr w:rsidR="00EA11AC" w:rsidRPr="00A03EFE" w14:paraId="2AB06984" w14:textId="77777777" w:rsidTr="004753B8">
        <w:trPr>
          <w:trHeight w:val="300"/>
        </w:trPr>
        <w:tc>
          <w:tcPr>
            <w:tcW w:w="552" w:type="pct"/>
          </w:tcPr>
          <w:p w14:paraId="3A7F3970" w14:textId="7BE8C3B1" w:rsidR="00DA67EC" w:rsidRPr="00DA67EC" w:rsidRDefault="000B50B3" w:rsidP="001A6D0C">
            <w:pPr>
              <w:rPr>
                <w:i/>
                <w:iCs/>
                <w:sz w:val="20"/>
                <w:szCs w:val="20"/>
                <w:lang w:val="en-GB"/>
              </w:rPr>
            </w:pPr>
            <w:r w:rsidRPr="000B50B3">
              <w:rPr>
                <w:i/>
                <w:iCs/>
                <w:sz w:val="20"/>
                <w:szCs w:val="20"/>
                <w:lang w:val="en-GB"/>
              </w:rPr>
              <w:t>Porites astreoides</w:t>
            </w:r>
          </w:p>
        </w:tc>
        <w:tc>
          <w:tcPr>
            <w:tcW w:w="514" w:type="pct"/>
          </w:tcPr>
          <w:p w14:paraId="3DCB5E1F" w14:textId="3B532EEE" w:rsidR="00DA67EC" w:rsidRPr="00A03EFE" w:rsidRDefault="000B50B3" w:rsidP="001A6D0C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Massive</w:t>
            </w:r>
          </w:p>
        </w:tc>
        <w:tc>
          <w:tcPr>
            <w:tcW w:w="228" w:type="pct"/>
          </w:tcPr>
          <w:p w14:paraId="3DE69C56" w14:textId="22C5EC82" w:rsidR="00DA67EC" w:rsidRPr="00A03EFE" w:rsidRDefault="000B50B3" w:rsidP="001A6D0C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999</w:t>
            </w:r>
          </w:p>
        </w:tc>
        <w:tc>
          <w:tcPr>
            <w:tcW w:w="464" w:type="pct"/>
          </w:tcPr>
          <w:p w14:paraId="5308573F" w14:textId="77777777" w:rsidR="00DA67EC" w:rsidRPr="00A03EFE" w:rsidRDefault="00DA67E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82" w:type="pct"/>
          </w:tcPr>
          <w:p w14:paraId="0207FB16" w14:textId="388758BA" w:rsidR="00DA67EC" w:rsidRPr="00C64281" w:rsidRDefault="00C64281" w:rsidP="00C64281">
            <w:pPr>
              <w:rPr>
                <w:sz w:val="20"/>
                <w:szCs w:val="20"/>
              </w:rPr>
            </w:pPr>
            <w:r w:rsidRPr="00C64281">
              <w:rPr>
                <w:sz w:val="20"/>
                <w:szCs w:val="20"/>
              </w:rPr>
              <w:t>1.7 ±</w:t>
            </w:r>
            <w:r>
              <w:rPr>
                <w:sz w:val="20"/>
                <w:szCs w:val="20"/>
              </w:rPr>
              <w:t xml:space="preserve"> </w:t>
            </w:r>
            <w:r w:rsidRPr="00C64281">
              <w:rPr>
                <w:sz w:val="20"/>
                <w:szCs w:val="20"/>
              </w:rPr>
              <w:t>0.2</w:t>
            </w:r>
          </w:p>
        </w:tc>
        <w:tc>
          <w:tcPr>
            <w:tcW w:w="466" w:type="pct"/>
          </w:tcPr>
          <w:p w14:paraId="07381D63" w14:textId="77777777" w:rsidR="00DA67EC" w:rsidRPr="00A03EFE" w:rsidRDefault="00DA67E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48" w:type="pct"/>
          </w:tcPr>
          <w:p w14:paraId="0ECC20C2" w14:textId="77777777" w:rsidR="00DA67EC" w:rsidRPr="00A03EFE" w:rsidRDefault="00DA67E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96" w:type="pct"/>
          </w:tcPr>
          <w:p w14:paraId="48116904" w14:textId="77777777" w:rsidR="00DA67EC" w:rsidRPr="00A03EFE" w:rsidRDefault="00DA67E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57" w:type="pct"/>
          </w:tcPr>
          <w:p w14:paraId="5EF69209" w14:textId="77777777" w:rsidR="00DA67EC" w:rsidRPr="00A03EFE" w:rsidRDefault="00DA67EC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84" w:type="pct"/>
          </w:tcPr>
          <w:p w14:paraId="344D41AE" w14:textId="5BF82059" w:rsidR="00DA67EC" w:rsidRPr="00A03EFE" w:rsidRDefault="00A80864" w:rsidP="001A6D0C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Yes</w:t>
            </w:r>
          </w:p>
        </w:tc>
        <w:tc>
          <w:tcPr>
            <w:tcW w:w="526" w:type="pct"/>
          </w:tcPr>
          <w:p w14:paraId="12DD84F5" w14:textId="577771B1" w:rsidR="00DA67EC" w:rsidRPr="00A03EFE" w:rsidRDefault="00A753C1" w:rsidP="001A6D0C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fldChar w:fldCharType="begin"/>
            </w:r>
            <w:r>
              <w:rPr>
                <w:sz w:val="20"/>
                <w:szCs w:val="20"/>
                <w:lang w:val="en-GB"/>
              </w:rPr>
              <w:instrText xml:space="preserve"> ADDIN EN.CITE &lt;EndNote&gt;&lt;Cite&gt;&lt;Author&gt;Edmunds&lt;/Author&gt;&lt;Year&gt;2010&lt;/Year&gt;&lt;RecNum&gt;3168&lt;/RecNum&gt;&lt;DisplayText&gt;(Edmunds 2010)&lt;/DisplayText&gt;&lt;record&gt;&lt;rec-number&gt;3168&lt;/rec-number&gt;&lt;foreign-keys&gt;&lt;key app="EN" db-id="x95ea2wt9vstvfefraqv09vh02rx2x09revt" timestamp="1727564708"&gt;3168&lt;/key&gt;&lt;/foreign-keys&gt;&lt;ref-type name="Journal Article"&gt;17&lt;/ref-type&gt;&lt;contributors&gt;&lt;authors&gt;&lt;author&gt;Edmunds, Peter J&lt;/author&gt;&lt;/authors&gt;&lt;/contributors&gt;&lt;titles&gt;&lt;title&gt;Population biology of Porites astreoides and Diploria strigosa on a shallow Caribbean reef&lt;/title&gt;&lt;secondary-title&gt;Marine Ecology Progress Series&lt;/secondary-title&gt;&lt;/titles&gt;&lt;periodical&gt;&lt;full-title&gt;Marine Ecology Progress Series&lt;/full-title&gt;&lt;abbr-1&gt;Mar. Ecol. Prog. Ser.&lt;/abbr-1&gt;&lt;abbr-2&gt;Mar Ecol Prog Ser&lt;/abbr-2&gt;&lt;/periodical&gt;&lt;pages&gt;87-104&lt;/pages&gt;&lt;volume&gt;418&lt;/volume&gt;&lt;dates&gt;&lt;year&gt;2010&lt;/year&gt;&lt;/dates&gt;&lt;isbn&gt;0171-8630&lt;/isbn&gt;&lt;urls&gt;&lt;/urls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>
              <w:rPr>
                <w:noProof/>
                <w:sz w:val="20"/>
                <w:szCs w:val="20"/>
                <w:lang w:val="en-GB"/>
              </w:rPr>
              <w:t>(Edmunds 2010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483" w:type="pct"/>
          </w:tcPr>
          <w:p w14:paraId="57426F30" w14:textId="77777777" w:rsidR="00DA67EC" w:rsidRPr="00A03EFE" w:rsidRDefault="00DA67EC" w:rsidP="001A6D0C">
            <w:pPr>
              <w:rPr>
                <w:sz w:val="20"/>
                <w:szCs w:val="20"/>
                <w:lang w:val="en-GB"/>
              </w:rPr>
            </w:pPr>
          </w:p>
        </w:tc>
      </w:tr>
      <w:tr w:rsidR="00EA11AC" w:rsidRPr="00A03EFE" w14:paraId="0102611C" w14:textId="77777777" w:rsidTr="004753B8">
        <w:trPr>
          <w:trHeight w:val="300"/>
        </w:trPr>
        <w:tc>
          <w:tcPr>
            <w:tcW w:w="552" w:type="pct"/>
          </w:tcPr>
          <w:p w14:paraId="440AF922" w14:textId="5BDDAA03" w:rsidR="00EA5B44" w:rsidRPr="00EA5B44" w:rsidRDefault="00EA5B44" w:rsidP="001A6D0C">
            <w:pPr>
              <w:rPr>
                <w:b/>
                <w:bCs/>
                <w:i/>
                <w:iCs/>
                <w:sz w:val="20"/>
                <w:szCs w:val="20"/>
              </w:rPr>
            </w:pPr>
            <w:r w:rsidRPr="00EA5B44">
              <w:rPr>
                <w:b/>
                <w:bCs/>
                <w:i/>
                <w:iCs/>
                <w:sz w:val="20"/>
                <w:szCs w:val="20"/>
              </w:rPr>
              <w:t>Mussidae</w:t>
            </w:r>
          </w:p>
        </w:tc>
        <w:tc>
          <w:tcPr>
            <w:tcW w:w="514" w:type="pct"/>
          </w:tcPr>
          <w:p w14:paraId="74045548" w14:textId="77777777" w:rsidR="00EA5B44" w:rsidRDefault="00EA5B44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28" w:type="pct"/>
          </w:tcPr>
          <w:p w14:paraId="65489361" w14:textId="77777777" w:rsidR="00EA5B44" w:rsidRDefault="00EA5B44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64" w:type="pct"/>
          </w:tcPr>
          <w:p w14:paraId="2C4AE38E" w14:textId="77777777" w:rsidR="00EA5B44" w:rsidRPr="00A03EFE" w:rsidRDefault="00EA5B44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82" w:type="pct"/>
          </w:tcPr>
          <w:p w14:paraId="500886F7" w14:textId="77777777" w:rsidR="00EA5B44" w:rsidRPr="00875008" w:rsidRDefault="00EA5B44" w:rsidP="00C64281">
            <w:pPr>
              <w:rPr>
                <w:sz w:val="20"/>
                <w:szCs w:val="20"/>
              </w:rPr>
            </w:pPr>
          </w:p>
        </w:tc>
        <w:tc>
          <w:tcPr>
            <w:tcW w:w="466" w:type="pct"/>
          </w:tcPr>
          <w:p w14:paraId="722E9D66" w14:textId="77777777" w:rsidR="00EA5B44" w:rsidRPr="00A03EFE" w:rsidRDefault="00EA5B44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48" w:type="pct"/>
          </w:tcPr>
          <w:p w14:paraId="015952EF" w14:textId="77777777" w:rsidR="00EA5B44" w:rsidRPr="00A03EFE" w:rsidRDefault="00EA5B44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96" w:type="pct"/>
          </w:tcPr>
          <w:p w14:paraId="5ACF5E7C" w14:textId="77777777" w:rsidR="00EA5B44" w:rsidRPr="00A03EFE" w:rsidRDefault="00EA5B44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57" w:type="pct"/>
          </w:tcPr>
          <w:p w14:paraId="606895B6" w14:textId="77777777" w:rsidR="00EA5B44" w:rsidRPr="00A03EFE" w:rsidRDefault="00EA5B44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84" w:type="pct"/>
          </w:tcPr>
          <w:p w14:paraId="2744442E" w14:textId="77777777" w:rsidR="00EA5B44" w:rsidRDefault="00EA5B44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526" w:type="pct"/>
          </w:tcPr>
          <w:p w14:paraId="00F8631E" w14:textId="77777777" w:rsidR="00EA5B44" w:rsidRDefault="00EA5B44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83" w:type="pct"/>
          </w:tcPr>
          <w:p w14:paraId="53FF3789" w14:textId="77777777" w:rsidR="00EA5B44" w:rsidRPr="00A03EFE" w:rsidRDefault="00EA5B44" w:rsidP="001A6D0C">
            <w:pPr>
              <w:rPr>
                <w:sz w:val="20"/>
                <w:szCs w:val="20"/>
                <w:lang w:val="en-GB"/>
              </w:rPr>
            </w:pPr>
          </w:p>
        </w:tc>
      </w:tr>
      <w:tr w:rsidR="00EA11AC" w:rsidRPr="00A03EFE" w14:paraId="3D1D94C2" w14:textId="77777777" w:rsidTr="004753B8">
        <w:trPr>
          <w:trHeight w:val="300"/>
        </w:trPr>
        <w:tc>
          <w:tcPr>
            <w:tcW w:w="552" w:type="pct"/>
          </w:tcPr>
          <w:p w14:paraId="14140EB8" w14:textId="6B1FF024" w:rsidR="00E1340F" w:rsidRPr="000B50B3" w:rsidRDefault="00E1340F" w:rsidP="001A6D0C">
            <w:pPr>
              <w:rPr>
                <w:i/>
                <w:iCs/>
                <w:sz w:val="20"/>
                <w:szCs w:val="20"/>
                <w:lang w:val="en-GB"/>
              </w:rPr>
            </w:pPr>
            <w:r w:rsidRPr="00E1340F">
              <w:rPr>
                <w:i/>
                <w:iCs/>
                <w:sz w:val="20"/>
                <w:szCs w:val="20"/>
              </w:rPr>
              <w:t>Diploria strigosa</w:t>
            </w:r>
          </w:p>
        </w:tc>
        <w:tc>
          <w:tcPr>
            <w:tcW w:w="514" w:type="pct"/>
          </w:tcPr>
          <w:p w14:paraId="60856F6D" w14:textId="77777777" w:rsidR="00E1340F" w:rsidRDefault="00E1340F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28" w:type="pct"/>
          </w:tcPr>
          <w:p w14:paraId="7A10867B" w14:textId="0DFBE01E" w:rsidR="00E1340F" w:rsidRDefault="00E1340F" w:rsidP="001A6D0C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003</w:t>
            </w:r>
          </w:p>
        </w:tc>
        <w:tc>
          <w:tcPr>
            <w:tcW w:w="464" w:type="pct"/>
          </w:tcPr>
          <w:p w14:paraId="67040D60" w14:textId="77777777" w:rsidR="00E1340F" w:rsidRPr="00A03EFE" w:rsidRDefault="00E1340F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82" w:type="pct"/>
          </w:tcPr>
          <w:p w14:paraId="2181FCE9" w14:textId="4AB12134" w:rsidR="00E1340F" w:rsidRPr="00C64281" w:rsidRDefault="00875008" w:rsidP="00C64281">
            <w:pPr>
              <w:rPr>
                <w:sz w:val="20"/>
                <w:szCs w:val="20"/>
              </w:rPr>
            </w:pPr>
            <w:r w:rsidRPr="00875008">
              <w:rPr>
                <w:sz w:val="20"/>
                <w:szCs w:val="20"/>
              </w:rPr>
              <w:t>0.35 ± 0.04</w:t>
            </w:r>
          </w:p>
        </w:tc>
        <w:tc>
          <w:tcPr>
            <w:tcW w:w="466" w:type="pct"/>
          </w:tcPr>
          <w:p w14:paraId="12D032BD" w14:textId="77777777" w:rsidR="00E1340F" w:rsidRPr="00A03EFE" w:rsidRDefault="00E1340F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48" w:type="pct"/>
          </w:tcPr>
          <w:p w14:paraId="58374A0F" w14:textId="77777777" w:rsidR="00E1340F" w:rsidRPr="00A03EFE" w:rsidRDefault="00E1340F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96" w:type="pct"/>
          </w:tcPr>
          <w:p w14:paraId="5C2113A3" w14:textId="77777777" w:rsidR="00E1340F" w:rsidRPr="00A03EFE" w:rsidRDefault="00E1340F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57" w:type="pct"/>
          </w:tcPr>
          <w:p w14:paraId="7BFB4D85" w14:textId="77777777" w:rsidR="00E1340F" w:rsidRPr="00A03EFE" w:rsidRDefault="00E1340F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84" w:type="pct"/>
          </w:tcPr>
          <w:p w14:paraId="72D9EA70" w14:textId="77777777" w:rsidR="00E1340F" w:rsidRDefault="00E1340F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526" w:type="pct"/>
          </w:tcPr>
          <w:p w14:paraId="2D03C619" w14:textId="6F1D5C96" w:rsidR="00E1340F" w:rsidRDefault="00E1340F" w:rsidP="001A6D0C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fldChar w:fldCharType="begin"/>
            </w:r>
            <w:r>
              <w:rPr>
                <w:sz w:val="20"/>
                <w:szCs w:val="20"/>
                <w:lang w:val="en-GB"/>
              </w:rPr>
              <w:instrText xml:space="preserve"> ADDIN EN.CITE &lt;EndNote&gt;&lt;Cite&gt;&lt;Author&gt;Edmunds&lt;/Author&gt;&lt;Year&gt;2010&lt;/Year&gt;&lt;RecNum&gt;3168&lt;/RecNum&gt;&lt;DisplayText&gt;(Edmunds 2010)&lt;/DisplayText&gt;&lt;record&gt;&lt;rec-number&gt;3168&lt;/rec-number&gt;&lt;foreign-keys&gt;&lt;key app="EN" db-id="x95ea2wt9vstvfefraqv09vh02rx2x09revt" timestamp="1727564708"&gt;3168&lt;/key&gt;&lt;/foreign-keys&gt;&lt;ref-type name="Journal Article"&gt;17&lt;/ref-type&gt;&lt;contributors&gt;&lt;authors&gt;&lt;author&gt;Edmunds, Peter J&lt;/author&gt;&lt;/authors&gt;&lt;/contributors&gt;&lt;titles&gt;&lt;title&gt;Population biology of Porites astreoides and Diploria strigosa on a shallow Caribbean reef&lt;/title&gt;&lt;secondary-title&gt;Marine Ecology Progress Series&lt;/secondary-title&gt;&lt;/titles&gt;&lt;periodical&gt;&lt;full-title&gt;Marine Ecology Progress Series&lt;/full-title&gt;&lt;abbr-1&gt;Mar. Ecol. Prog. Ser.&lt;/abbr-1&gt;&lt;abbr-2&gt;Mar Ecol Prog Ser&lt;/abbr-2&gt;&lt;/periodical&gt;&lt;pages&gt;87-104&lt;/pages&gt;&lt;volume&gt;418&lt;/volume&gt;&lt;dates&gt;&lt;year&gt;2010&lt;/year&gt;&lt;/dates&gt;&lt;isbn&gt;0171-8630&lt;/isbn&gt;&lt;urls&gt;&lt;/urls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>
              <w:rPr>
                <w:noProof/>
                <w:sz w:val="20"/>
                <w:szCs w:val="20"/>
                <w:lang w:val="en-GB"/>
              </w:rPr>
              <w:t>(Edmunds 2010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483" w:type="pct"/>
          </w:tcPr>
          <w:p w14:paraId="04D366DB" w14:textId="77777777" w:rsidR="00E1340F" w:rsidRPr="00A03EFE" w:rsidRDefault="00E1340F" w:rsidP="001A6D0C">
            <w:pPr>
              <w:rPr>
                <w:sz w:val="20"/>
                <w:szCs w:val="20"/>
                <w:lang w:val="en-GB"/>
              </w:rPr>
            </w:pPr>
          </w:p>
        </w:tc>
      </w:tr>
      <w:tr w:rsidR="00EA11AC" w:rsidRPr="00A03EFE" w14:paraId="2B1A62AE" w14:textId="77777777" w:rsidTr="004753B8">
        <w:trPr>
          <w:trHeight w:val="300"/>
        </w:trPr>
        <w:tc>
          <w:tcPr>
            <w:tcW w:w="552" w:type="pct"/>
          </w:tcPr>
          <w:p w14:paraId="1CCAF6C0" w14:textId="117CC9EE" w:rsidR="00A52FC3" w:rsidRPr="00E1340F" w:rsidRDefault="00A52FC3" w:rsidP="001A6D0C">
            <w:pPr>
              <w:rPr>
                <w:i/>
                <w:iCs/>
                <w:sz w:val="20"/>
                <w:szCs w:val="20"/>
              </w:rPr>
            </w:pPr>
            <w:r w:rsidRPr="00E1340F">
              <w:rPr>
                <w:i/>
                <w:iCs/>
                <w:sz w:val="20"/>
                <w:szCs w:val="20"/>
              </w:rPr>
              <w:t>Diploria strigosa</w:t>
            </w:r>
          </w:p>
        </w:tc>
        <w:tc>
          <w:tcPr>
            <w:tcW w:w="514" w:type="pct"/>
          </w:tcPr>
          <w:p w14:paraId="3168E709" w14:textId="77777777" w:rsidR="00A52FC3" w:rsidRDefault="00A52FC3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28" w:type="pct"/>
          </w:tcPr>
          <w:p w14:paraId="20742275" w14:textId="1E189448" w:rsidR="00A52FC3" w:rsidRDefault="00A52FC3" w:rsidP="001A6D0C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007</w:t>
            </w:r>
          </w:p>
        </w:tc>
        <w:tc>
          <w:tcPr>
            <w:tcW w:w="464" w:type="pct"/>
          </w:tcPr>
          <w:p w14:paraId="225AA258" w14:textId="77777777" w:rsidR="00A52FC3" w:rsidRPr="00A03EFE" w:rsidRDefault="00A52FC3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482" w:type="pct"/>
          </w:tcPr>
          <w:p w14:paraId="011635D7" w14:textId="77777777" w:rsidR="00784495" w:rsidRPr="00784495" w:rsidRDefault="00784495" w:rsidP="00784495">
            <w:pPr>
              <w:rPr>
                <w:sz w:val="20"/>
                <w:szCs w:val="20"/>
              </w:rPr>
            </w:pPr>
            <w:r w:rsidRPr="00784495">
              <w:rPr>
                <w:sz w:val="20"/>
                <w:szCs w:val="20"/>
              </w:rPr>
              <w:t>0.98 ±</w:t>
            </w:r>
          </w:p>
          <w:p w14:paraId="0A12DA85" w14:textId="4C1C23D0" w:rsidR="00A52FC3" w:rsidRPr="00875008" w:rsidRDefault="00784495" w:rsidP="00784495">
            <w:pPr>
              <w:rPr>
                <w:sz w:val="20"/>
                <w:szCs w:val="20"/>
              </w:rPr>
            </w:pPr>
            <w:r w:rsidRPr="00784495">
              <w:rPr>
                <w:sz w:val="20"/>
                <w:szCs w:val="20"/>
              </w:rPr>
              <w:t>0.17</w:t>
            </w:r>
          </w:p>
        </w:tc>
        <w:tc>
          <w:tcPr>
            <w:tcW w:w="466" w:type="pct"/>
          </w:tcPr>
          <w:p w14:paraId="1055DDE9" w14:textId="77777777" w:rsidR="00A52FC3" w:rsidRPr="00A03EFE" w:rsidRDefault="00A52FC3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48" w:type="pct"/>
          </w:tcPr>
          <w:p w14:paraId="492EF2F5" w14:textId="77777777" w:rsidR="00A52FC3" w:rsidRPr="00A03EFE" w:rsidRDefault="00A52FC3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96" w:type="pct"/>
          </w:tcPr>
          <w:p w14:paraId="292B8D80" w14:textId="77777777" w:rsidR="00A52FC3" w:rsidRPr="00A03EFE" w:rsidRDefault="00A52FC3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57" w:type="pct"/>
          </w:tcPr>
          <w:p w14:paraId="06E041F1" w14:textId="77777777" w:rsidR="00A52FC3" w:rsidRPr="00A03EFE" w:rsidRDefault="00A52FC3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384" w:type="pct"/>
          </w:tcPr>
          <w:p w14:paraId="644E773E" w14:textId="77777777" w:rsidR="00A52FC3" w:rsidRDefault="00A52FC3" w:rsidP="001A6D0C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526" w:type="pct"/>
          </w:tcPr>
          <w:p w14:paraId="3141644F" w14:textId="6A0B0B20" w:rsidR="00A52FC3" w:rsidRDefault="00784495" w:rsidP="001A6D0C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fldChar w:fldCharType="begin"/>
            </w:r>
            <w:r>
              <w:rPr>
                <w:sz w:val="20"/>
                <w:szCs w:val="20"/>
                <w:lang w:val="en-GB"/>
              </w:rPr>
              <w:instrText xml:space="preserve"> ADDIN EN.CITE &lt;EndNote&gt;&lt;Cite&gt;&lt;Author&gt;Edmunds&lt;/Author&gt;&lt;Year&gt;2010&lt;/Year&gt;&lt;RecNum&gt;3168&lt;/RecNum&gt;&lt;DisplayText&gt;(Edmunds 2010)&lt;/DisplayText&gt;&lt;record&gt;&lt;rec-number&gt;3168&lt;/rec-number&gt;&lt;foreign-keys&gt;&lt;key app="EN" db-id="x95ea2wt9vstvfefraqv09vh02rx2x09revt" timestamp="1727564708"&gt;3168&lt;/key&gt;&lt;/foreign-keys&gt;&lt;ref-type name="Journal Article"&gt;17&lt;/ref-type&gt;&lt;contributors&gt;&lt;authors&gt;&lt;author&gt;Edmunds, Peter J&lt;/author&gt;&lt;/authors&gt;&lt;/contributors&gt;&lt;titles&gt;&lt;title&gt;Population biology of Porites astreoides and Diploria strigosa on a shallow Caribbean reef&lt;/title&gt;&lt;secondary-title&gt;Marine Ecology Progress Series&lt;/secondary-title&gt;&lt;/titles&gt;&lt;periodical&gt;&lt;full-title&gt;Marine Ecology Progress Series&lt;/full-title&gt;&lt;abbr-1&gt;Mar. Ecol. Prog. Ser.&lt;/abbr-1&gt;&lt;abbr-2&gt;Mar Ecol Prog Ser&lt;/abbr-2&gt;&lt;/periodical&gt;&lt;pages&gt;87-104&lt;/pages&gt;&lt;volume&gt;418&lt;/volume&gt;&lt;dates&gt;&lt;year&gt;2010&lt;/year&gt;&lt;/dates&gt;&lt;isbn&gt;0171-8630&lt;/isbn&gt;&lt;urls&gt;&lt;/urls&gt;&lt;/record&gt;&lt;/Cite&gt;&lt;/EndNote&gt;</w:instrText>
            </w:r>
            <w:r>
              <w:rPr>
                <w:sz w:val="20"/>
                <w:szCs w:val="20"/>
                <w:lang w:val="en-GB"/>
              </w:rPr>
              <w:fldChar w:fldCharType="separate"/>
            </w:r>
            <w:r>
              <w:rPr>
                <w:noProof/>
                <w:sz w:val="20"/>
                <w:szCs w:val="20"/>
                <w:lang w:val="en-GB"/>
              </w:rPr>
              <w:t>(Edmunds 2010)</w:t>
            </w:r>
            <w:r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483" w:type="pct"/>
          </w:tcPr>
          <w:p w14:paraId="34B1FBEC" w14:textId="77777777" w:rsidR="00A52FC3" w:rsidRPr="00A03EFE" w:rsidRDefault="00A52FC3" w:rsidP="001A6D0C">
            <w:pPr>
              <w:rPr>
                <w:sz w:val="20"/>
                <w:szCs w:val="20"/>
                <w:lang w:val="en-GB"/>
              </w:rPr>
            </w:pPr>
          </w:p>
        </w:tc>
      </w:tr>
    </w:tbl>
    <w:p w14:paraId="14CA18F0" w14:textId="77777777" w:rsidR="00033470" w:rsidRPr="00A03EFE" w:rsidRDefault="00033470">
      <w:pPr>
        <w:rPr>
          <w:sz w:val="20"/>
          <w:szCs w:val="20"/>
          <w:lang w:val="en-GB"/>
        </w:rPr>
      </w:pPr>
    </w:p>
    <w:bookmarkEnd w:id="0"/>
    <w:p w14:paraId="250D1311" w14:textId="77777777" w:rsidR="00033470" w:rsidRPr="00A03EFE" w:rsidRDefault="00033470">
      <w:pPr>
        <w:rPr>
          <w:sz w:val="20"/>
          <w:szCs w:val="20"/>
          <w:lang w:val="en-GB"/>
        </w:rPr>
      </w:pPr>
    </w:p>
    <w:p w14:paraId="040C0F0C" w14:textId="77777777" w:rsidR="00DE2B13" w:rsidRPr="00DE2B13" w:rsidRDefault="00033470" w:rsidP="00DE2B13">
      <w:pPr>
        <w:pStyle w:val="EndNoteBibliography"/>
        <w:spacing w:after="0"/>
        <w:ind w:left="720" w:hanging="720"/>
      </w:pPr>
      <w:r w:rsidRPr="00A03EFE">
        <w:rPr>
          <w:sz w:val="20"/>
          <w:szCs w:val="20"/>
          <w:lang w:val="en-GB"/>
        </w:rPr>
        <w:fldChar w:fldCharType="begin"/>
      </w:r>
      <w:r w:rsidRPr="00A03EFE">
        <w:rPr>
          <w:sz w:val="20"/>
          <w:szCs w:val="20"/>
          <w:lang w:val="en-GB"/>
        </w:rPr>
        <w:instrText xml:space="preserve"> ADDIN EN.REFLIST </w:instrText>
      </w:r>
      <w:r w:rsidRPr="00A03EFE">
        <w:rPr>
          <w:sz w:val="20"/>
          <w:szCs w:val="20"/>
          <w:lang w:val="en-GB"/>
        </w:rPr>
        <w:fldChar w:fldCharType="separate"/>
      </w:r>
      <w:r w:rsidR="00DE2B13" w:rsidRPr="00DE2B13">
        <w:t>Brito-Millán M, Vermeij MJ, Alcantar EA, Sandin SA (2019) Coral reef assessments based on cover alone mask active dynamics of coral communities. Mar Ecol Prog Ser 630:55-68</w:t>
      </w:r>
    </w:p>
    <w:p w14:paraId="0927786D" w14:textId="77777777" w:rsidR="00DE2B13" w:rsidRPr="00DE2B13" w:rsidRDefault="00DE2B13" w:rsidP="00DE2B13">
      <w:pPr>
        <w:pStyle w:val="EndNoteBibliography"/>
        <w:spacing w:after="0"/>
        <w:ind w:left="720" w:hanging="720"/>
      </w:pPr>
      <w:r w:rsidRPr="00DE2B13">
        <w:t>Edmunds PJ (2010) Population biology of Porites astreoides and Diploria strigosa on a shallow Caribbean reef. Mar Ecol Prog Ser 418:87-104</w:t>
      </w:r>
    </w:p>
    <w:p w14:paraId="21503303" w14:textId="77777777" w:rsidR="00DE2B13" w:rsidRPr="00DE2B13" w:rsidRDefault="00DE2B13" w:rsidP="00DE2B13">
      <w:pPr>
        <w:pStyle w:val="EndNoteBibliography"/>
        <w:spacing w:after="0"/>
        <w:ind w:left="720" w:hanging="720"/>
      </w:pPr>
      <w:r w:rsidRPr="00DE2B13">
        <w:t>Edmunds PJ, Elahi R (2007) The demographics of a 15</w:t>
      </w:r>
      <w:r w:rsidRPr="00DE2B13">
        <w:rPr>
          <w:rFonts w:ascii="Cambria Math" w:hAnsi="Cambria Math" w:cs="Cambria Math"/>
        </w:rPr>
        <w:t>‐</w:t>
      </w:r>
      <w:r w:rsidRPr="00DE2B13">
        <w:t>year decline in cover of the Caribbean reef coral Montastraea annularis. Ecol Monogr 77:3-18</w:t>
      </w:r>
    </w:p>
    <w:p w14:paraId="091F37E2" w14:textId="77777777" w:rsidR="00DE2B13" w:rsidRPr="00DE2B13" w:rsidRDefault="00DE2B13" w:rsidP="00DE2B13">
      <w:pPr>
        <w:pStyle w:val="EndNoteBibliography"/>
        <w:spacing w:after="0"/>
        <w:ind w:left="720" w:hanging="720"/>
      </w:pPr>
      <w:r w:rsidRPr="00DE2B13">
        <w:t>Ladd MC, Winslow EM, Burkepile DE, Lenihan HS (2021) Corallivory varies with water depth to influence the growth of Acropora hyacinthus, a reef</w:t>
      </w:r>
      <w:r w:rsidRPr="00DE2B13">
        <w:rPr>
          <w:rFonts w:ascii="Cambria Math" w:hAnsi="Cambria Math" w:cs="Cambria Math"/>
        </w:rPr>
        <w:t>‐</w:t>
      </w:r>
      <w:r w:rsidRPr="00DE2B13">
        <w:t>forming coral. Ecosphere 12:e03623</w:t>
      </w:r>
    </w:p>
    <w:p w14:paraId="240F8BA9" w14:textId="77777777" w:rsidR="00DE2B13" w:rsidRPr="00DE2B13" w:rsidRDefault="00DE2B13" w:rsidP="00DE2B13">
      <w:pPr>
        <w:pStyle w:val="EndNoteBibliography"/>
        <w:spacing w:after="0"/>
        <w:ind w:left="720" w:hanging="720"/>
      </w:pPr>
      <w:r w:rsidRPr="00DE2B13">
        <w:t xml:space="preserve">Miller S, Chiappone M, Rutten LM, Swanson DW (2008) Population status of Acropora corals in the Florida Keys. </w:t>
      </w:r>
    </w:p>
    <w:p w14:paraId="535C428B" w14:textId="77777777" w:rsidR="00DE2B13" w:rsidRPr="00DE2B13" w:rsidRDefault="00DE2B13" w:rsidP="00DE2B13">
      <w:pPr>
        <w:pStyle w:val="EndNoteBibliography"/>
        <w:spacing w:after="0"/>
        <w:ind w:left="720" w:hanging="720"/>
      </w:pPr>
      <w:r w:rsidRPr="00DE2B13">
        <w:t>Warner PA, Willis BL, Van Oppen MJ (2016) Sperm dispersal distances estimated by parentage analysis in a brooding scleractinian coral. Mol Ecol 25:1398-1415</w:t>
      </w:r>
    </w:p>
    <w:p w14:paraId="6930CA2A" w14:textId="77777777" w:rsidR="00DE2B13" w:rsidRPr="00DE2B13" w:rsidRDefault="00DE2B13" w:rsidP="00DE2B13">
      <w:pPr>
        <w:pStyle w:val="EndNoteBibliography"/>
        <w:spacing w:after="0"/>
        <w:ind w:left="720" w:hanging="720"/>
      </w:pPr>
      <w:r w:rsidRPr="00DE2B13">
        <w:t>Williams D, Miller M, Kramer K (2008) Recruitment failure in Florida Keys Acropora palmata, a threatened Caribbean coral. Coral Reefs 27:697-705</w:t>
      </w:r>
    </w:p>
    <w:p w14:paraId="0E6CDA4B" w14:textId="77777777" w:rsidR="00DE2B13" w:rsidRPr="00DE2B13" w:rsidRDefault="00DE2B13" w:rsidP="00DE2B13">
      <w:pPr>
        <w:pStyle w:val="EndNoteBibliography"/>
        <w:ind w:left="720" w:hanging="720"/>
      </w:pPr>
      <w:r w:rsidRPr="00DE2B13">
        <w:t>Zayasu Y, Suzuki G (2019) Comparisons of population density and genetic diversity in artificial and wild populations of an arborescent coral, Acropora yongei: implications for the efficacy of “artificial spawning hotspots”. Restor Ecol 27:440-446</w:t>
      </w:r>
    </w:p>
    <w:p w14:paraId="655E3479" w14:textId="1C694AF2" w:rsidR="001E1D11" w:rsidRPr="00A03EFE" w:rsidRDefault="00033470">
      <w:pPr>
        <w:rPr>
          <w:sz w:val="20"/>
          <w:szCs w:val="20"/>
          <w:lang w:val="en-GB"/>
        </w:rPr>
      </w:pPr>
      <w:r w:rsidRPr="00A03EFE">
        <w:rPr>
          <w:sz w:val="20"/>
          <w:szCs w:val="20"/>
          <w:lang w:val="en-GB"/>
        </w:rPr>
        <w:lastRenderedPageBreak/>
        <w:fldChar w:fldCharType="end"/>
      </w:r>
    </w:p>
    <w:sectPr w:rsidR="001E1D11" w:rsidRPr="00A03EFE" w:rsidSect="00D60E00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4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Marine Ecology Prog Series Copy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95ea2wt9vstvfefraqv09vh02rx2x09revt&quot;&gt;PhD Copy3-Converted&lt;record-ids&gt;&lt;item&gt;3166&lt;/item&gt;&lt;item&gt;3167&lt;/item&gt;&lt;item&gt;3168&lt;/item&gt;&lt;item&gt;3169&lt;/item&gt;&lt;item&gt;3170&lt;/item&gt;&lt;item&gt;3172&lt;/item&gt;&lt;item&gt;3173&lt;/item&gt;&lt;/record-ids&gt;&lt;/item&gt;&lt;/Libraries&gt;"/>
  </w:docVars>
  <w:rsids>
    <w:rsidRoot w:val="001E1D11"/>
    <w:rsid w:val="000136BC"/>
    <w:rsid w:val="000260F5"/>
    <w:rsid w:val="00033470"/>
    <w:rsid w:val="000800B4"/>
    <w:rsid w:val="000B50B3"/>
    <w:rsid w:val="000B51C1"/>
    <w:rsid w:val="000D49C0"/>
    <w:rsid w:val="000E0ED1"/>
    <w:rsid w:val="000F137D"/>
    <w:rsid w:val="00107FC6"/>
    <w:rsid w:val="0011637D"/>
    <w:rsid w:val="00135B29"/>
    <w:rsid w:val="0017645B"/>
    <w:rsid w:val="001A6D0C"/>
    <w:rsid w:val="001A7A0C"/>
    <w:rsid w:val="001E1D11"/>
    <w:rsid w:val="002118B8"/>
    <w:rsid w:val="002C5F30"/>
    <w:rsid w:val="002F5416"/>
    <w:rsid w:val="00347D30"/>
    <w:rsid w:val="00364256"/>
    <w:rsid w:val="00365104"/>
    <w:rsid w:val="003A4713"/>
    <w:rsid w:val="003B7CDE"/>
    <w:rsid w:val="003E2595"/>
    <w:rsid w:val="003E26E5"/>
    <w:rsid w:val="003F6EE5"/>
    <w:rsid w:val="004031ED"/>
    <w:rsid w:val="00421EF8"/>
    <w:rsid w:val="004608D7"/>
    <w:rsid w:val="004753B8"/>
    <w:rsid w:val="0048605F"/>
    <w:rsid w:val="004B222B"/>
    <w:rsid w:val="004E5FA0"/>
    <w:rsid w:val="00525D85"/>
    <w:rsid w:val="00572831"/>
    <w:rsid w:val="005B6E9D"/>
    <w:rsid w:val="0060422D"/>
    <w:rsid w:val="0065411F"/>
    <w:rsid w:val="006E1022"/>
    <w:rsid w:val="006F2DFA"/>
    <w:rsid w:val="007608FE"/>
    <w:rsid w:val="00784495"/>
    <w:rsid w:val="007B29FC"/>
    <w:rsid w:val="007C2B60"/>
    <w:rsid w:val="008557EC"/>
    <w:rsid w:val="00875008"/>
    <w:rsid w:val="00903FC3"/>
    <w:rsid w:val="009704BD"/>
    <w:rsid w:val="009F0FF2"/>
    <w:rsid w:val="00A03EFE"/>
    <w:rsid w:val="00A52FC3"/>
    <w:rsid w:val="00A72D88"/>
    <w:rsid w:val="00A753C1"/>
    <w:rsid w:val="00A80864"/>
    <w:rsid w:val="00AB1336"/>
    <w:rsid w:val="00AC4076"/>
    <w:rsid w:val="00AD0A3C"/>
    <w:rsid w:val="00B778C9"/>
    <w:rsid w:val="00BF0CBF"/>
    <w:rsid w:val="00C2079A"/>
    <w:rsid w:val="00C52C88"/>
    <w:rsid w:val="00C64281"/>
    <w:rsid w:val="00C8554A"/>
    <w:rsid w:val="00D17C01"/>
    <w:rsid w:val="00D20C40"/>
    <w:rsid w:val="00D4432E"/>
    <w:rsid w:val="00D60E00"/>
    <w:rsid w:val="00D6518C"/>
    <w:rsid w:val="00D81254"/>
    <w:rsid w:val="00DA67EC"/>
    <w:rsid w:val="00DE032F"/>
    <w:rsid w:val="00DE2B13"/>
    <w:rsid w:val="00DE66DA"/>
    <w:rsid w:val="00E1340F"/>
    <w:rsid w:val="00E41AF9"/>
    <w:rsid w:val="00E54637"/>
    <w:rsid w:val="00E65AE8"/>
    <w:rsid w:val="00E96B03"/>
    <w:rsid w:val="00EA11AC"/>
    <w:rsid w:val="00EA29D1"/>
    <w:rsid w:val="00EA3A39"/>
    <w:rsid w:val="00EA5B44"/>
    <w:rsid w:val="00EF513F"/>
    <w:rsid w:val="00F07A9E"/>
    <w:rsid w:val="00F345D4"/>
    <w:rsid w:val="00F5075A"/>
    <w:rsid w:val="00F511B0"/>
    <w:rsid w:val="00F70DFD"/>
    <w:rsid w:val="00FB7F85"/>
    <w:rsid w:val="016CCA59"/>
    <w:rsid w:val="5B3BAA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3B89BBC"/>
  <w15:chartTrackingRefBased/>
  <w15:docId w15:val="{11568925-BD75-4529-99AB-A0D30B8308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AU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E1D11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E1D11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E1D1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E1D1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E1D1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E1D11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E1D11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E1D11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E1D11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E1D11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E1D11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E1D1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E1D11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E1D11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E1D1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E1D1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E1D1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E1D1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1E1D1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E1D1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1E1D11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1E1D1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1E1D11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1E1D1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1E1D11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1E1D1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E1D1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E1D1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1E1D11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1E1D1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033470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33470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33470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33470"/>
    <w:rPr>
      <w:rFonts w:ascii="Aptos" w:hAnsi="Aptos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0136BC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136BC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0E0ED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E0ED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E0ED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E0ED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E0ED1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E28BFC6-7A8E-4748-A14E-62ECD0042CA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3</Pages>
  <Words>2038</Words>
  <Characters>11622</Characters>
  <Application>Microsoft Office Word</Application>
  <DocSecurity>0</DocSecurity>
  <Lines>96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6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rard Ricardo</dc:creator>
  <cp:keywords/>
  <dc:description/>
  <cp:lastModifiedBy>Peter Mumby</cp:lastModifiedBy>
  <cp:revision>80</cp:revision>
  <dcterms:created xsi:type="dcterms:W3CDTF">2024-09-28T18:21:00Z</dcterms:created>
  <dcterms:modified xsi:type="dcterms:W3CDTF">2024-10-07T22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0f488380-630a-4f55-a077-a19445e3f360_Enabled">
    <vt:lpwstr>true</vt:lpwstr>
  </property>
  <property fmtid="{D5CDD505-2E9C-101B-9397-08002B2CF9AE}" pid="3" name="MSIP_Label_0f488380-630a-4f55-a077-a19445e3f360_SetDate">
    <vt:lpwstr>2024-09-28T06:30:28Z</vt:lpwstr>
  </property>
  <property fmtid="{D5CDD505-2E9C-101B-9397-08002B2CF9AE}" pid="4" name="MSIP_Label_0f488380-630a-4f55-a077-a19445e3f360_Method">
    <vt:lpwstr>Standard</vt:lpwstr>
  </property>
  <property fmtid="{D5CDD505-2E9C-101B-9397-08002B2CF9AE}" pid="5" name="MSIP_Label_0f488380-630a-4f55-a077-a19445e3f360_Name">
    <vt:lpwstr>OFFICIAL - INTERNAL</vt:lpwstr>
  </property>
  <property fmtid="{D5CDD505-2E9C-101B-9397-08002B2CF9AE}" pid="6" name="MSIP_Label_0f488380-630a-4f55-a077-a19445e3f360_SiteId">
    <vt:lpwstr>b6e377cf-9db3-46cb-91a2-fad9605bb15c</vt:lpwstr>
  </property>
  <property fmtid="{D5CDD505-2E9C-101B-9397-08002B2CF9AE}" pid="7" name="MSIP_Label_0f488380-630a-4f55-a077-a19445e3f360_ActionId">
    <vt:lpwstr>049296a7-f01c-4698-b501-9c5e45e7015b</vt:lpwstr>
  </property>
  <property fmtid="{D5CDD505-2E9C-101B-9397-08002B2CF9AE}" pid="8" name="MSIP_Label_0f488380-630a-4f55-a077-a19445e3f360_ContentBits">
    <vt:lpwstr>0</vt:lpwstr>
  </property>
</Properties>
</file>